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Hlk527095216"/>
      <w:bookmarkStart w:id="1" w:name="_Hlk527094988"/>
      <w:bookmarkStart w:id="2" w:name="_Toc536427985"/>
      <w:bookmarkStart w:id="3" w:name="_Toc536428082"/>
      <w:bookmarkStart w:id="4" w:name="OLE_LINK410"/>
      <w:bookmarkStart w:id="5" w:name="OLE_LINK437"/>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r w:rsidRPr="00092C54">
        <w:rPr>
          <w:rFonts w:ascii="Gill Sans MT" w:hAnsi="Gill Sans MT"/>
          <w:sz w:val="22"/>
          <w:szCs w:val="22"/>
        </w:rPr>
        <w:t xml:space="preserve">Tese de Doutoramento na </w:t>
      </w:r>
      <w:r>
        <w:rPr>
          <w:rFonts w:ascii="Gill Sans MT" w:hAnsi="Gill Sans MT"/>
          <w:sz w:val="22"/>
          <w:szCs w:val="22"/>
        </w:rPr>
        <w:t>á</w:t>
      </w:r>
      <w:r w:rsidRPr="00092C54">
        <w:rPr>
          <w:rFonts w:ascii="Gill Sans MT" w:hAnsi="Gill Sans MT"/>
          <w:sz w:val="22"/>
          <w:szCs w:val="22"/>
        </w:rPr>
        <w:t>rea cient</w:t>
      </w:r>
      <w:r>
        <w:rPr>
          <w:rFonts w:ascii="Gill Sans MT" w:hAnsi="Gill Sans MT"/>
          <w:sz w:val="22"/>
          <w:szCs w:val="22"/>
        </w:rPr>
        <w:t>í</w:t>
      </w:r>
      <w:r w:rsidRPr="00092C54">
        <w:rPr>
          <w:rFonts w:ascii="Gill Sans MT" w:hAnsi="Gill Sans MT"/>
          <w:sz w:val="22"/>
          <w:szCs w:val="22"/>
        </w:rPr>
        <w:t>fica de Ci</w:t>
      </w:r>
      <w:r>
        <w:rPr>
          <w:rFonts w:ascii="Gill Sans MT" w:hAnsi="Gill Sans MT"/>
          <w:sz w:val="22"/>
          <w:szCs w:val="22"/>
        </w:rPr>
        <w:t>ê</w:t>
      </w:r>
      <w:r w:rsidRPr="00092C54">
        <w:rPr>
          <w:rFonts w:ascii="Gill Sans MT" w:hAnsi="Gill Sans MT"/>
          <w:sz w:val="22"/>
          <w:szCs w:val="22"/>
        </w:rPr>
        <w:t>ncia da Informac</w:t>
      </w:r>
      <w:r w:rsidRPr="00092C54">
        <w:rPr>
          <w:rFonts w:ascii="Arial" w:hAnsi="Arial" w:cs="Arial"/>
          <w:sz w:val="22"/>
          <w:szCs w:val="22"/>
        </w:rPr>
        <w:t>̧</w:t>
      </w:r>
      <w:r w:rsidRPr="00092C54">
        <w:rPr>
          <w:rFonts w:ascii="Gill Sans MT" w:hAnsi="Gill Sans MT" w:cs="Arial"/>
          <w:sz w:val="22"/>
          <w:szCs w:val="22"/>
        </w:rPr>
        <w:t>ão</w:t>
      </w:r>
      <w:r w:rsidRPr="00092C54">
        <w:rPr>
          <w:rFonts w:ascii="Gill Sans MT" w:hAnsi="Gill Sans MT"/>
          <w:sz w:val="22"/>
          <w:szCs w:val="22"/>
        </w:rPr>
        <w:t xml:space="preserve"> orientada pel</w:t>
      </w:r>
      <w:r>
        <w:rPr>
          <w:rFonts w:ascii="Gill Sans MT" w:hAnsi="Gill Sans MT"/>
          <w:sz w:val="22"/>
          <w:szCs w:val="22"/>
        </w:rPr>
        <w:t>o Professor Doutor Licínio Gomes Roque e pela</w:t>
      </w:r>
      <w:r w:rsidRPr="00092C54">
        <w:rPr>
          <w:rFonts w:ascii="Gill Sans MT" w:hAnsi="Gill Sans MT"/>
          <w:sz w:val="22"/>
          <w:szCs w:val="22"/>
        </w:rPr>
        <w:t xml:space="preserve"> Professora Doutora Maria Manuel Lopes de Figueiredo Costa Marques Borges, apresentada ao Departamento de Filosofia, Comunica</w:t>
      </w:r>
      <w:r>
        <w:rPr>
          <w:rFonts w:ascii="Gill Sans MT" w:hAnsi="Gill Sans MT"/>
          <w:sz w:val="22"/>
          <w:szCs w:val="22"/>
        </w:rPr>
        <w:t>çã</w:t>
      </w:r>
      <w:r w:rsidRPr="00092C54">
        <w:rPr>
          <w:rFonts w:ascii="Gill Sans MT" w:hAnsi="Gill Sans MT"/>
          <w:sz w:val="22"/>
          <w:szCs w:val="22"/>
        </w:rPr>
        <w:t>o e Informac</w:t>
      </w:r>
      <w:r w:rsidRPr="00092C54">
        <w:rPr>
          <w:rFonts w:ascii="Arial" w:hAnsi="Arial" w:cs="Arial"/>
          <w:sz w:val="22"/>
          <w:szCs w:val="22"/>
        </w:rPr>
        <w:t>̧</w:t>
      </w:r>
      <w:r>
        <w:rPr>
          <w:rFonts w:ascii="Gill Sans MT" w:hAnsi="Gill Sans MT"/>
          <w:sz w:val="22"/>
          <w:szCs w:val="22"/>
        </w:rPr>
        <w:t>ão</w:t>
      </w:r>
      <w:r w:rsidRPr="00092C54">
        <w:rPr>
          <w:rFonts w:ascii="Gill Sans MT" w:hAnsi="Gill Sans MT"/>
          <w:sz w:val="22"/>
          <w:szCs w:val="22"/>
        </w:rPr>
        <w:t xml:space="preserve"> da Faculdade de Letras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519520621"/>
      <w:bookmarkStart w:id="12" w:name="_Toc494020"/>
      <w:bookmarkStart w:id="13" w:name="_Toc516671"/>
      <w:bookmarkStart w:id="14" w:name="_Toc517085"/>
      <w:bookmarkStart w:id="15" w:name="_Toc518393"/>
      <w:bookmarkStart w:id="16" w:name="_Toc543760"/>
      <w:bookmarkStart w:id="17" w:name="_Toc859971"/>
      <w:bookmarkStart w:id="18" w:name="_Toc876913"/>
      <w:bookmarkStart w:id="19" w:name="_Toc945403"/>
      <w:bookmarkStart w:id="20" w:name="_Toc1200517"/>
      <w:bookmarkStart w:id="21" w:name="_Toc1200571"/>
      <w:bookmarkStart w:id="22" w:name="_Toc1205757"/>
      <w:bookmarkStart w:id="23" w:name="_Toc1675225"/>
      <w:bookmarkStart w:id="24" w:name="_Toc1683576"/>
      <w:bookmarkStart w:id="25" w:name="_Toc1683660"/>
      <w:bookmarkStart w:id="26" w:name="_Toc1684456"/>
      <w:bookmarkStart w:id="27" w:name="_Toc1852722"/>
      <w:bookmarkStart w:id="28" w:name="_Toc6984553"/>
      <w:bookmarkStart w:id="29" w:name="_Toc6984633"/>
      <w:bookmarkStart w:id="30" w:name="_Toc7185854"/>
      <w:bookmarkStart w:id="31" w:name="_Toc7789907"/>
      <w:bookmarkStart w:id="32" w:name="_Toc8194508"/>
      <w:bookmarkStart w:id="33" w:name="_Toc8284739"/>
      <w:bookmarkStart w:id="34" w:name="_Toc8286666"/>
      <w:bookmarkStart w:id="35" w:name="_Toc8287477"/>
      <w:bookmarkStart w:id="36" w:name="_Toc8802910"/>
      <w:bookmarkStart w:id="37" w:name="_Toc9258371"/>
      <w:bookmarkStart w:id="38" w:name="_Toc9265840"/>
      <w:bookmarkStart w:id="39" w:name="_Toc9402387"/>
      <w:bookmarkStart w:id="40" w:name="_Toc9402951"/>
      <w:bookmarkStart w:id="41" w:name="_Toc9403050"/>
      <w:bookmarkStart w:id="42" w:name="_Toc9686322"/>
      <w:bookmarkStart w:id="43" w:name="_Toc9703370"/>
      <w:bookmarkStart w:id="44" w:name="_Toc9703602"/>
      <w:bookmarkStart w:id="45" w:name="_Toc9714568"/>
      <w:bookmarkStart w:id="46" w:name="_Toc9797278"/>
      <w:bookmarkStart w:id="47" w:name="_Toc9805953"/>
      <w:bookmarkStart w:id="48" w:name="_Toc10033809"/>
      <w:bookmarkStart w:id="49" w:name="_Toc13052662"/>
      <w:bookmarkStart w:id="50" w:name="_Toc13053022"/>
      <w:bookmarkStart w:id="51" w:name="_Toc13053111"/>
      <w:bookmarkStart w:id="52" w:name="_Toc13053546"/>
      <w:bookmarkStart w:id="53" w:name="_Toc13054132"/>
      <w:bookmarkStart w:id="54" w:name="_Toc13054485"/>
      <w:bookmarkStart w:id="55" w:name="_Toc13054643"/>
      <w:bookmarkStart w:id="56" w:name="_Toc13055028"/>
      <w:bookmarkStart w:id="57" w:name="_Toc13213117"/>
      <w:bookmarkStart w:id="58" w:name="_Toc13255064"/>
      <w:bookmarkStart w:id="59" w:name="_Toc13424135"/>
      <w:bookmarkStart w:id="60" w:name="_Toc13576762"/>
      <w:bookmarkStart w:id="61" w:name="_Toc13840194"/>
      <w:bookmarkStart w:id="62" w:name="_Toc14033485"/>
      <w:bookmarkStart w:id="63" w:name="_Toc14033571"/>
      <w:bookmarkStart w:id="64" w:name="_Toc14033699"/>
      <w:bookmarkStart w:id="65" w:name="_Toc15211816"/>
      <w:bookmarkStart w:id="66" w:name="_Toc15212213"/>
      <w:bookmarkStart w:id="67" w:name="_Toc15320138"/>
      <w:bookmarkStart w:id="68" w:name="_Toc15989923"/>
      <w:bookmarkStart w:id="69" w:name="_Toc16095286"/>
      <w:bookmarkStart w:id="70" w:name="_Toc16106158"/>
      <w:bookmarkStart w:id="71" w:name="_Toc16264795"/>
      <w:bookmarkStart w:id="72" w:name="_Toc17011100"/>
      <w:bookmarkStart w:id="73" w:name="_Toc17011704"/>
      <w:bookmarkStart w:id="74" w:name="_Toc17011805"/>
      <w:bookmarkStart w:id="75" w:name="_Toc18932881"/>
      <w:bookmarkStart w:id="76" w:name="_Toc18932955"/>
      <w:bookmarkStart w:id="77" w:name="_Toc19125948"/>
      <w:bookmarkStart w:id="78" w:name="_Toc19277890"/>
      <w:bookmarkStart w:id="79" w:name="_Toc19304483"/>
      <w:bookmarkStart w:id="80" w:name="_Toc22038230"/>
      <w:bookmarkStart w:id="81" w:name="_Toc22038279"/>
      <w:bookmarkStart w:id="82" w:name="_Toc22038374"/>
      <w:bookmarkStart w:id="83" w:name="_Toc22328989"/>
      <w:bookmarkStart w:id="84" w:name="_Toc22329034"/>
      <w:bookmarkStart w:id="85" w:name="_Toc22727134"/>
      <w:bookmarkStart w:id="86" w:name="_Toc22823553"/>
      <w:bookmarkStart w:id="87" w:name="_Toc22823667"/>
      <w:bookmarkStart w:id="88" w:name="_Toc22834034"/>
      <w:bookmarkStart w:id="89" w:name="_Toc22923108"/>
      <w:bookmarkStart w:id="90" w:name="_Toc23163586"/>
      <w:bookmarkStart w:id="91" w:name="_Toc23352234"/>
      <w:bookmarkStart w:id="92" w:name="_Toc23407148"/>
      <w:bookmarkStart w:id="93" w:name="_Toc23493996"/>
      <w:bookmarkStart w:id="94" w:name="_Toc23522644"/>
      <w:bookmarkStart w:id="95" w:name="_Toc23542580"/>
      <w:bookmarkStart w:id="96" w:name="_Toc23548293"/>
      <w:bookmarkStart w:id="97" w:name="_Toc23585186"/>
      <w:bookmarkStart w:id="98" w:name="_Toc23737114"/>
      <w:bookmarkStart w:id="99" w:name="_Toc23792307"/>
      <w:bookmarkStart w:id="100" w:name="_Toc23838564"/>
      <w:bookmarkStart w:id="101" w:name="_Toc23852102"/>
      <w:bookmarkStart w:id="102" w:name="_Toc23855829"/>
      <w:bookmarkStart w:id="103" w:name="_Toc23874585"/>
      <w:bookmarkStart w:id="104" w:name="_Toc23931637"/>
      <w:bookmarkStart w:id="105" w:name="_Toc23931681"/>
      <w:bookmarkStart w:id="106" w:name="_Toc23969989"/>
      <w:bookmarkStart w:id="107" w:name="_Toc24019016"/>
      <w:bookmarkStart w:id="108" w:name="_Toc24034596"/>
      <w:bookmarkStart w:id="109" w:name="_Toc24058421"/>
      <w:bookmarkStart w:id="110" w:name="_Toc24110322"/>
      <w:bookmarkStart w:id="111" w:name="_Toc24130701"/>
      <w:bookmarkStart w:id="112" w:name="_Toc24131772"/>
      <w:bookmarkStart w:id="113" w:name="_Toc24135928"/>
      <w:bookmarkStart w:id="114" w:name="_Toc24191996"/>
      <w:bookmarkStart w:id="115" w:name="_Toc24220929"/>
      <w:bookmarkStart w:id="116" w:name="_Toc29116593"/>
      <w:bookmarkStart w:id="117" w:name="_Toc29445237"/>
      <w:bookmarkStart w:id="118" w:name="_Toc29446245"/>
      <w:bookmarkStart w:id="119" w:name="_Toc30400965"/>
      <w:bookmarkStart w:id="120" w:name="_Toc30401228"/>
      <w:bookmarkStart w:id="121" w:name="_Toc30401273"/>
      <w:bookmarkStart w:id="122" w:name="_Toc31701336"/>
      <w:bookmarkStart w:id="123" w:name="_Toc31717029"/>
      <w:bookmarkStart w:id="124" w:name="_Toc31727896"/>
      <w:bookmarkStart w:id="125" w:name="_Toc32217096"/>
      <w:bookmarkStart w:id="126" w:name="_Toc32222677"/>
      <w:bookmarkStart w:id="127" w:name="_Toc32222845"/>
      <w:bookmarkStart w:id="128" w:name="_Toc32222921"/>
      <w:bookmarkStart w:id="129" w:name="_Toc32223403"/>
      <w:bookmarkStart w:id="130" w:name="_Toc32223679"/>
      <w:bookmarkStart w:id="131" w:name="_Toc32230419"/>
      <w:bookmarkStart w:id="132" w:name="_Toc32230607"/>
      <w:bookmarkStart w:id="133" w:name="_Toc32231752"/>
      <w:bookmarkStart w:id="134" w:name="_Toc32245607"/>
      <w:bookmarkStart w:id="135" w:name="_Toc32312306"/>
      <w:bookmarkStart w:id="136" w:name="_Toc32317991"/>
      <w:bookmarkStart w:id="137" w:name="_Toc32319615"/>
      <w:bookmarkStart w:id="138" w:name="_Toc33514466"/>
      <w:bookmarkStart w:id="139" w:name="_Toc33514667"/>
      <w:bookmarkStart w:id="140" w:name="_Toc33514746"/>
      <w:bookmarkStart w:id="141" w:name="_Toc33514825"/>
      <w:bookmarkStart w:id="142" w:name="_Toc33514972"/>
      <w:bookmarkStart w:id="143" w:name="_Toc33515203"/>
      <w:bookmarkStart w:id="144" w:name="_Toc33515428"/>
      <w:bookmarkStart w:id="145" w:name="_Toc33515492"/>
      <w:bookmarkStart w:id="146" w:name="_Toc33515557"/>
      <w:bookmarkStart w:id="147" w:name="_Toc33515622"/>
      <w:bookmarkStart w:id="148" w:name="_Toc33515686"/>
      <w:bookmarkStart w:id="149" w:name="_Toc33517686"/>
      <w:bookmarkStart w:id="150" w:name="_Toc33517907"/>
      <w:bookmarkStart w:id="151" w:name="_Toc33517999"/>
      <w:bookmarkStart w:id="152" w:name="_Toc33518063"/>
      <w:bookmarkStart w:id="153" w:name="_Toc33518127"/>
      <w:bookmarkStart w:id="154" w:name="_Toc39915133"/>
      <w:bookmarkStart w:id="155" w:name="_Toc40005404"/>
      <w:bookmarkStart w:id="156" w:name="_Toc40340902"/>
      <w:bookmarkStart w:id="157" w:name="_Toc40377212"/>
      <w:bookmarkStart w:id="158" w:name="_Toc40381500"/>
      <w:bookmarkStart w:id="159" w:name="_Toc40381569"/>
      <w:bookmarkStart w:id="160" w:name="_Toc40383386"/>
      <w:bookmarkStart w:id="161" w:name="_Toc40947166"/>
      <w:bookmarkStart w:id="162" w:name="_Toc41215327"/>
      <w:bookmarkStart w:id="163" w:name="_Toc41387303"/>
      <w:bookmarkStart w:id="164" w:name="_Toc41415761"/>
      <w:bookmarkStart w:id="165" w:name="_Toc41839742"/>
      <w:bookmarkStart w:id="166" w:name="_Toc41839921"/>
      <w:bookmarkStart w:id="167" w:name="_Toc41840223"/>
      <w:bookmarkStart w:id="168" w:name="_Toc41840318"/>
      <w:bookmarkStart w:id="169" w:name="_Toc41840910"/>
      <w:bookmarkStart w:id="170" w:name="_Toc41840964"/>
      <w:bookmarkStart w:id="171" w:name="_Toc41841372"/>
      <w:bookmarkStart w:id="172" w:name="_Toc41841664"/>
      <w:bookmarkStart w:id="173" w:name="_Toc41842307"/>
      <w:bookmarkStart w:id="174" w:name="_Toc41893394"/>
      <w:bookmarkStart w:id="175" w:name="_Toc41893636"/>
      <w:bookmarkStart w:id="176" w:name="_Toc41893900"/>
      <w:bookmarkStart w:id="177" w:name="_Toc41894127"/>
      <w:bookmarkStart w:id="178" w:name="_Toc41894400"/>
      <w:bookmarkStart w:id="179" w:name="_Toc41897330"/>
      <w:bookmarkStart w:id="180" w:name="_Toc41897389"/>
      <w:bookmarkStart w:id="181" w:name="_Toc41897664"/>
      <w:bookmarkStart w:id="182" w:name="_Toc41897808"/>
      <w:bookmarkStart w:id="183" w:name="_Toc41898583"/>
      <w:bookmarkStart w:id="184" w:name="_Toc41899842"/>
      <w:bookmarkStart w:id="185" w:name="_Toc41899913"/>
      <w:bookmarkStart w:id="186" w:name="_Toc41899984"/>
      <w:bookmarkStart w:id="187" w:name="_Toc41900225"/>
      <w:bookmarkStart w:id="188" w:name="_Toc41900297"/>
      <w:bookmarkStart w:id="189" w:name="_Toc41900353"/>
      <w:bookmarkStart w:id="190" w:name="_Toc41916655"/>
      <w:bookmarkStart w:id="191" w:name="_Toc41917049"/>
      <w:bookmarkStart w:id="192" w:name="_Toc41917672"/>
      <w:bookmarkStart w:id="193" w:name="_Toc41917789"/>
      <w:bookmarkStart w:id="194" w:name="_Toc41917846"/>
      <w:bookmarkStart w:id="195" w:name="_Toc41917912"/>
      <w:bookmarkStart w:id="196" w:name="_Toc41917969"/>
      <w:bookmarkStart w:id="197" w:name="_Toc41918026"/>
      <w:bookmarkStart w:id="198" w:name="_Toc41918147"/>
      <w:bookmarkStart w:id="199" w:name="_Toc41918333"/>
      <w:bookmarkStart w:id="200" w:name="_Toc41918550"/>
      <w:bookmarkStart w:id="201" w:name="_Toc42423712"/>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435587"/>
      <w:r w:rsidRPr="0050469B">
        <w:rPr>
          <w:rFonts w:ascii="Gill Sans" w:hAnsi="Gill Sans" w:cs="Gill Sans"/>
          <w:color w:val="000000" w:themeColor="text1"/>
          <w:sz w:val="40"/>
          <w:szCs w:val="40"/>
          <w:lang w:val="pt-BR"/>
        </w:rPr>
        <w:lastRenderedPageBreak/>
        <w:t>Dedicatória</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435588"/>
      <w:r w:rsidRPr="0050469B">
        <w:rPr>
          <w:rFonts w:ascii="Gill Sans" w:hAnsi="Gill Sans" w:cs="Gill Sans"/>
          <w:color w:val="000000" w:themeColor="text1"/>
          <w:sz w:val="40"/>
          <w:szCs w:val="40"/>
          <w:lang w:val="en-US"/>
        </w:rPr>
        <w:lastRenderedPageBreak/>
        <w:t>Agradecimentos</w:t>
      </w:r>
      <w:bookmarkEnd w:id="1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435589"/>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536427986"/>
      <w:bookmarkStart w:id="978" w:name="_Toc536428083"/>
      <w:bookmarkStart w:id="979" w:name="_Toc536452901"/>
      <w:bookmarkStart w:id="980" w:name="_Toc536517257"/>
      <w:bookmarkStart w:id="981" w:name="_Toc536517345"/>
      <w:bookmarkStart w:id="982" w:name="_Toc536517911"/>
      <w:bookmarkStart w:id="983" w:name="_Toc536517963"/>
      <w:bookmarkStart w:id="984" w:name="_Toc536518259"/>
      <w:bookmarkStart w:id="985" w:name="_Toc536766223"/>
      <w:bookmarkStart w:id="986" w:name="_Toc536865992"/>
      <w:bookmarkStart w:id="987" w:name="_Toc84424"/>
      <w:bookmarkStart w:id="988" w:name="_Toc84579"/>
      <w:bookmarkStart w:id="989" w:name="_Toc85975"/>
      <w:bookmarkStart w:id="990" w:name="_Toc254977"/>
      <w:bookmarkStart w:id="991" w:name="_Toc256464"/>
      <w:bookmarkStart w:id="992" w:name="_Toc422902"/>
      <w:bookmarkStart w:id="993" w:name="_Toc438090"/>
      <w:bookmarkStart w:id="994" w:name="_Toc459165"/>
      <w:bookmarkStart w:id="995" w:name="_Toc494024"/>
      <w:bookmarkStart w:id="996" w:name="_Toc516675"/>
      <w:bookmarkStart w:id="997" w:name="_Toc517089"/>
      <w:bookmarkStart w:id="998" w:name="_Toc518397"/>
      <w:bookmarkStart w:id="999" w:name="_Toc543764"/>
      <w:bookmarkStart w:id="1000" w:name="_Toc859975"/>
      <w:bookmarkStart w:id="1001" w:name="_Toc876917"/>
      <w:bookmarkStart w:id="1002" w:name="_Toc945407"/>
      <w:bookmarkStart w:id="1003" w:name="_Toc1200521"/>
      <w:bookmarkStart w:id="1004" w:name="_Toc1200575"/>
      <w:bookmarkStart w:id="1005" w:name="_Toc1205761"/>
      <w:bookmarkStart w:id="1006" w:name="_Toc1675229"/>
      <w:bookmarkStart w:id="1007" w:name="_Toc1683580"/>
      <w:bookmarkStart w:id="1008" w:name="_Toc1683664"/>
      <w:bookmarkStart w:id="1009" w:name="_Toc1684460"/>
      <w:bookmarkStart w:id="1010" w:name="_Toc1852726"/>
      <w:bookmarkStart w:id="1011" w:name="_Toc6984557"/>
      <w:bookmarkStart w:id="1012" w:name="_Toc6984637"/>
      <w:bookmarkStart w:id="1013" w:name="_Toc7185858"/>
      <w:bookmarkStart w:id="1014" w:name="_Toc7789911"/>
      <w:bookmarkStart w:id="1015" w:name="_Toc8194512"/>
      <w:bookmarkStart w:id="1016" w:name="_Toc8284743"/>
      <w:bookmarkStart w:id="1017" w:name="_Toc8286670"/>
      <w:bookmarkStart w:id="1018" w:name="_Toc8287481"/>
      <w:bookmarkStart w:id="1019" w:name="_Toc8802914"/>
      <w:bookmarkStart w:id="1020" w:name="_Toc9258375"/>
      <w:bookmarkStart w:id="1021" w:name="_Toc9265844"/>
      <w:bookmarkStart w:id="1022" w:name="_Toc9402391"/>
      <w:bookmarkStart w:id="1023" w:name="_Toc9402955"/>
      <w:bookmarkStart w:id="1024" w:name="_Toc9403054"/>
      <w:bookmarkStart w:id="1025" w:name="_Toc9686326"/>
      <w:bookmarkStart w:id="1026" w:name="_Toc9703374"/>
      <w:bookmarkStart w:id="1027" w:name="_Toc9703606"/>
      <w:bookmarkStart w:id="1028" w:name="_Toc9714572"/>
      <w:bookmarkStart w:id="1029" w:name="_Toc9797282"/>
      <w:bookmarkStart w:id="1030" w:name="_Toc9805957"/>
      <w:bookmarkStart w:id="1031" w:name="_Toc10033813"/>
      <w:bookmarkStart w:id="1032" w:name="_Toc13052666"/>
      <w:bookmarkStart w:id="1033" w:name="_Toc13053026"/>
      <w:bookmarkStart w:id="1034" w:name="_Toc13053115"/>
      <w:bookmarkStart w:id="1035" w:name="_Toc13053550"/>
      <w:bookmarkStart w:id="1036" w:name="_Toc13054136"/>
      <w:bookmarkStart w:id="1037" w:name="_Toc13054489"/>
      <w:bookmarkStart w:id="1038" w:name="_Toc13054647"/>
      <w:bookmarkStart w:id="1039" w:name="_Toc13055032"/>
      <w:bookmarkStart w:id="1040" w:name="_Toc13213121"/>
      <w:bookmarkStart w:id="1041" w:name="_Toc13255068"/>
      <w:bookmarkStart w:id="1042" w:name="_Toc13424139"/>
      <w:bookmarkStart w:id="1043" w:name="_Toc13576766"/>
      <w:bookmarkStart w:id="1044" w:name="_Toc13840198"/>
      <w:bookmarkStart w:id="1045" w:name="_Toc14033489"/>
      <w:bookmarkStart w:id="1046" w:name="_Toc14033575"/>
      <w:bookmarkStart w:id="1047" w:name="_Toc14033703"/>
      <w:bookmarkStart w:id="1048" w:name="_Toc15211820"/>
      <w:bookmarkStart w:id="1049" w:name="_Toc15212217"/>
      <w:bookmarkStart w:id="1050" w:name="_Toc15320142"/>
      <w:bookmarkStart w:id="1051" w:name="_Toc15989927"/>
      <w:bookmarkStart w:id="1052" w:name="_Toc16095290"/>
      <w:bookmarkStart w:id="1053" w:name="_Toc16106162"/>
      <w:bookmarkStart w:id="1054" w:name="_Toc16264799"/>
      <w:bookmarkStart w:id="1055" w:name="_Toc17011104"/>
      <w:bookmarkStart w:id="1056" w:name="_Toc17011708"/>
      <w:bookmarkStart w:id="1057" w:name="_Toc17011809"/>
      <w:bookmarkStart w:id="1058" w:name="_Toc18932885"/>
      <w:bookmarkStart w:id="1059" w:name="_Toc18932959"/>
      <w:bookmarkStart w:id="1060" w:name="_Toc19125952"/>
      <w:bookmarkStart w:id="1061" w:name="_Toc19277894"/>
      <w:bookmarkStart w:id="1062" w:name="_Toc19304487"/>
      <w:bookmarkStart w:id="1063" w:name="_Toc22038234"/>
      <w:bookmarkStart w:id="1064" w:name="_Toc22038283"/>
      <w:bookmarkStart w:id="1065" w:name="_Toc22038378"/>
      <w:bookmarkStart w:id="1066" w:name="_Toc22328993"/>
      <w:bookmarkStart w:id="1067" w:name="_Toc22329038"/>
      <w:bookmarkStart w:id="1068" w:name="_Toc22727138"/>
      <w:bookmarkStart w:id="1069" w:name="_Toc22823557"/>
      <w:bookmarkStart w:id="1070" w:name="_Toc22823671"/>
      <w:bookmarkStart w:id="1071" w:name="_Toc22834038"/>
      <w:bookmarkStart w:id="1072" w:name="_Toc22923112"/>
      <w:bookmarkStart w:id="1073" w:name="_Toc23163590"/>
      <w:bookmarkStart w:id="1074" w:name="_Toc23352238"/>
      <w:bookmarkStart w:id="1075" w:name="_Toc23407152"/>
      <w:bookmarkStart w:id="1076" w:name="_Toc23494000"/>
      <w:bookmarkStart w:id="1077" w:name="_Toc23522648"/>
      <w:bookmarkStart w:id="1078" w:name="_Toc23542584"/>
      <w:bookmarkStart w:id="1079" w:name="_Toc23548297"/>
      <w:bookmarkStart w:id="1080" w:name="_Toc23585190"/>
      <w:bookmarkStart w:id="1081" w:name="_Toc23737118"/>
      <w:bookmarkStart w:id="1082" w:name="_Toc23792311"/>
      <w:bookmarkStart w:id="1083" w:name="_Toc23838568"/>
      <w:bookmarkStart w:id="1084" w:name="_Toc23852106"/>
      <w:bookmarkStart w:id="1085" w:name="_Toc23855833"/>
      <w:bookmarkStart w:id="1086" w:name="_Toc23874589"/>
      <w:bookmarkStart w:id="1087" w:name="_Toc23931641"/>
      <w:bookmarkStart w:id="1088" w:name="_Toc23931685"/>
      <w:bookmarkStart w:id="1089" w:name="_Toc23969993"/>
      <w:bookmarkStart w:id="1090" w:name="_Toc24019020"/>
      <w:bookmarkStart w:id="1091" w:name="_Toc24034600"/>
      <w:bookmarkStart w:id="1092" w:name="_Toc24058425"/>
      <w:bookmarkStart w:id="1093" w:name="_Toc24110326"/>
      <w:bookmarkStart w:id="1094" w:name="_Toc24130705"/>
      <w:bookmarkStart w:id="1095" w:name="_Toc24131776"/>
      <w:bookmarkStart w:id="1096" w:name="_Toc24135932"/>
      <w:bookmarkStart w:id="1097" w:name="_Toc24192000"/>
      <w:bookmarkStart w:id="1098" w:name="_Toc24220933"/>
      <w:bookmarkStart w:id="1099" w:name="_Toc29116597"/>
      <w:bookmarkStart w:id="1100" w:name="_Toc29445241"/>
      <w:bookmarkStart w:id="1101" w:name="_Toc29446249"/>
      <w:bookmarkStart w:id="1102" w:name="_Toc30400969"/>
      <w:bookmarkStart w:id="1103" w:name="_Toc30401232"/>
      <w:bookmarkStart w:id="1104" w:name="_Toc30401277"/>
      <w:bookmarkStart w:id="1105" w:name="_Toc31701340"/>
      <w:bookmarkStart w:id="1106" w:name="_Toc31717033"/>
      <w:bookmarkStart w:id="1107" w:name="_Toc31727900"/>
      <w:bookmarkStart w:id="1108" w:name="_Toc32217100"/>
      <w:bookmarkStart w:id="1109" w:name="_Toc32222681"/>
      <w:bookmarkStart w:id="1110" w:name="_Toc32222849"/>
      <w:bookmarkStart w:id="1111" w:name="_Toc32222925"/>
      <w:bookmarkStart w:id="1112" w:name="_Toc32223407"/>
      <w:bookmarkStart w:id="1113" w:name="_Toc32223683"/>
      <w:bookmarkStart w:id="1114" w:name="_Toc32230423"/>
      <w:bookmarkStart w:id="1115" w:name="_Toc32230611"/>
      <w:bookmarkStart w:id="1116" w:name="_Toc32231756"/>
      <w:bookmarkStart w:id="1117" w:name="_Toc32245611"/>
      <w:bookmarkStart w:id="1118" w:name="_Toc32312310"/>
      <w:bookmarkStart w:id="1119" w:name="_Toc32317995"/>
      <w:bookmarkStart w:id="1120" w:name="_Toc32319619"/>
      <w:bookmarkStart w:id="1121" w:name="_Toc33514470"/>
      <w:bookmarkStart w:id="1122" w:name="_Toc33514671"/>
      <w:bookmarkStart w:id="1123" w:name="_Toc33514750"/>
      <w:bookmarkStart w:id="1124" w:name="_Toc33514829"/>
      <w:bookmarkStart w:id="1125" w:name="_Toc33514976"/>
      <w:bookmarkStart w:id="1126" w:name="_Toc33515207"/>
      <w:bookmarkStart w:id="1127" w:name="_Toc33515432"/>
      <w:bookmarkStart w:id="1128" w:name="_Toc33515496"/>
      <w:bookmarkStart w:id="1129" w:name="_Toc33515561"/>
      <w:bookmarkStart w:id="1130" w:name="_Toc33515626"/>
      <w:bookmarkStart w:id="1131" w:name="_Toc33515690"/>
      <w:bookmarkStart w:id="1132" w:name="_Toc33517690"/>
      <w:bookmarkStart w:id="1133" w:name="_Toc33517911"/>
      <w:bookmarkStart w:id="1134" w:name="_Toc33518003"/>
      <w:bookmarkStart w:id="1135" w:name="_Toc33518067"/>
      <w:bookmarkStart w:id="1136" w:name="_Toc33518131"/>
      <w:bookmarkStart w:id="1137" w:name="_Toc39915137"/>
      <w:bookmarkStart w:id="1138" w:name="_Toc40005408"/>
      <w:bookmarkStart w:id="1139" w:name="_Toc40340906"/>
      <w:bookmarkStart w:id="1140" w:name="_Toc40377216"/>
      <w:bookmarkStart w:id="1141" w:name="_Toc40381504"/>
      <w:bookmarkStart w:id="1142" w:name="_Toc40381573"/>
      <w:bookmarkStart w:id="1143" w:name="_Toc40383390"/>
      <w:bookmarkStart w:id="1144" w:name="_Toc40947170"/>
      <w:bookmarkStart w:id="1145" w:name="_Toc41215331"/>
      <w:bookmarkStart w:id="1146" w:name="_Toc41387307"/>
      <w:bookmarkStart w:id="1147" w:name="_Toc41415765"/>
      <w:bookmarkStart w:id="1148" w:name="_Toc41839746"/>
      <w:bookmarkStart w:id="1149" w:name="_Toc41839925"/>
      <w:bookmarkStart w:id="1150" w:name="_Toc41840227"/>
      <w:bookmarkStart w:id="1151" w:name="_Toc41840322"/>
      <w:bookmarkStart w:id="1152" w:name="_Toc41840914"/>
      <w:bookmarkStart w:id="1153" w:name="_Toc41840968"/>
      <w:bookmarkStart w:id="1154" w:name="_Toc41841376"/>
      <w:bookmarkStart w:id="1155" w:name="_Toc41841668"/>
      <w:bookmarkStart w:id="1156" w:name="_Toc41842311"/>
      <w:bookmarkStart w:id="1157" w:name="_Toc41893398"/>
      <w:bookmarkStart w:id="1158" w:name="_Toc41893640"/>
      <w:bookmarkStart w:id="1159" w:name="_Toc41893904"/>
      <w:bookmarkStart w:id="1160" w:name="_Toc41894131"/>
      <w:bookmarkStart w:id="1161" w:name="_Toc41894404"/>
      <w:bookmarkStart w:id="1162" w:name="_Toc41897334"/>
      <w:bookmarkStart w:id="1163" w:name="_Toc41897393"/>
      <w:bookmarkStart w:id="1164" w:name="_Toc41897668"/>
      <w:bookmarkStart w:id="1165" w:name="_Toc41897812"/>
      <w:bookmarkStart w:id="1166" w:name="_Toc41898587"/>
      <w:bookmarkStart w:id="1167" w:name="_Toc41899845"/>
      <w:bookmarkStart w:id="1168" w:name="_Toc41899916"/>
      <w:bookmarkStart w:id="1169" w:name="_Toc41899987"/>
      <w:bookmarkStart w:id="1170" w:name="_Toc41900228"/>
      <w:bookmarkStart w:id="1171" w:name="_Toc41900300"/>
      <w:bookmarkStart w:id="1172" w:name="_Toc41900356"/>
      <w:bookmarkStart w:id="1173" w:name="_Toc41916658"/>
      <w:bookmarkStart w:id="1174" w:name="_Toc41917052"/>
      <w:bookmarkStart w:id="1175" w:name="_Toc41917675"/>
      <w:bookmarkStart w:id="1176" w:name="_Toc41917792"/>
      <w:bookmarkStart w:id="1177" w:name="_Toc41917849"/>
      <w:bookmarkStart w:id="1178" w:name="_Toc41917915"/>
      <w:bookmarkStart w:id="1179" w:name="_Toc41917972"/>
      <w:bookmarkStart w:id="1180" w:name="_Toc41918029"/>
      <w:bookmarkStart w:id="1181" w:name="_Toc41918150"/>
      <w:bookmarkStart w:id="1182" w:name="_Toc41918336"/>
      <w:bookmarkStart w:id="1183" w:name="_Toc41918553"/>
      <w:bookmarkStart w:id="1184" w:name="_Toc42423715"/>
      <w:bookmarkStart w:id="1185" w:name="_Toc42891398"/>
      <w:bookmarkStart w:id="1186" w:name="_Toc43493969"/>
      <w:bookmarkStart w:id="1187" w:name="_Toc43494029"/>
      <w:bookmarkStart w:id="1188" w:name="_Toc44151459"/>
      <w:bookmarkStart w:id="1189" w:name="_Toc44151979"/>
      <w:bookmarkStart w:id="1190" w:name="_Toc44159701"/>
      <w:bookmarkStart w:id="1191" w:name="_Toc44159770"/>
      <w:bookmarkStart w:id="1192" w:name="_Toc44168283"/>
      <w:bookmarkStart w:id="1193" w:name="_Toc44174121"/>
      <w:bookmarkStart w:id="1194" w:name="_Toc44174190"/>
      <w:bookmarkStart w:id="1195" w:name="_Toc44174259"/>
      <w:bookmarkStart w:id="1196" w:name="_Toc44177613"/>
      <w:bookmarkStart w:id="1197" w:name="_Toc44177974"/>
      <w:bookmarkStart w:id="1198" w:name="_Toc44181341"/>
      <w:bookmarkStart w:id="1199" w:name="_Toc44268655"/>
      <w:bookmarkStart w:id="1200" w:name="_Toc44354775"/>
      <w:bookmarkStart w:id="1201" w:name="_Toc44436334"/>
      <w:bookmarkStart w:id="1202" w:name="_Toc44604621"/>
      <w:bookmarkStart w:id="1203" w:name="_Toc44614689"/>
      <w:bookmarkStart w:id="1204" w:name="_Toc44661259"/>
      <w:bookmarkStart w:id="1205" w:name="_Toc44662050"/>
      <w:bookmarkStart w:id="1206" w:name="_Toc44663499"/>
      <w:bookmarkStart w:id="1207" w:name="_Toc44670771"/>
      <w:bookmarkStart w:id="1208" w:name="_Toc44695262"/>
      <w:bookmarkStart w:id="1209" w:name="_Toc44695858"/>
      <w:bookmarkStart w:id="1210" w:name="_Toc44698204"/>
      <w:bookmarkStart w:id="1211" w:name="_Toc44698274"/>
      <w:bookmarkStart w:id="1212" w:name="_Toc44698682"/>
      <w:bookmarkStart w:id="1213" w:name="_Toc44699006"/>
      <w:bookmarkStart w:id="1214" w:name="_Toc44756363"/>
      <w:bookmarkStart w:id="1215" w:name="_Toc44802231"/>
      <w:bookmarkStart w:id="1216" w:name="_Toc44866593"/>
      <w:bookmarkStart w:id="1217" w:name="_Toc44866804"/>
      <w:bookmarkStart w:id="1218" w:name="_Toc45095810"/>
      <w:bookmarkStart w:id="1219" w:name="_Toc45095883"/>
      <w:bookmarkStart w:id="1220" w:name="_Toc45096851"/>
      <w:bookmarkStart w:id="1221" w:name="_Toc45224242"/>
      <w:bookmarkStart w:id="1222" w:name="_Toc45224384"/>
      <w:bookmarkStart w:id="1223" w:name="_Toc45224455"/>
      <w:bookmarkStart w:id="1224" w:name="_Toc45224924"/>
      <w:bookmarkStart w:id="1225" w:name="_Toc45225194"/>
      <w:bookmarkStart w:id="1226" w:name="_Toc45225549"/>
      <w:bookmarkStart w:id="1227" w:name="_Toc45225947"/>
      <w:bookmarkStart w:id="1228" w:name="_Toc45226221"/>
      <w:bookmarkStart w:id="1229" w:name="_Toc45226419"/>
      <w:bookmarkStart w:id="1230" w:name="_Toc45227490"/>
      <w:bookmarkStart w:id="1231" w:name="_Toc45227814"/>
      <w:bookmarkStart w:id="1232" w:name="_Toc45270140"/>
      <w:bookmarkStart w:id="1233" w:name="_Toc45296281"/>
      <w:bookmarkStart w:id="1234" w:name="_Toc45305577"/>
      <w:bookmarkStart w:id="1235" w:name="_Toc45351674"/>
      <w:bookmarkStart w:id="1236" w:name="_Toc45378091"/>
      <w:bookmarkStart w:id="1237" w:name="_Toc45440476"/>
      <w:bookmarkStart w:id="1238" w:name="_Toc45441663"/>
      <w:bookmarkStart w:id="1239" w:name="_Toc45443758"/>
      <w:bookmarkStart w:id="1240" w:name="_Toc45478233"/>
      <w:bookmarkStart w:id="1241" w:name="_Toc68435590"/>
      <w:bookmarkEnd w:id="2"/>
      <w:bookmarkEnd w:id="3"/>
      <w:bookmarkEnd w:id="4"/>
      <w:bookmarkEnd w:id="5"/>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1241"/>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1EB60794" w14:textId="2CFC2947" w:rsidR="00F93CC3"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434711" w:history="1">
        <w:r w:rsidR="00F93CC3" w:rsidRPr="00374711">
          <w:rPr>
            <w:rStyle w:val="Hyperlink"/>
            <w:b/>
            <w:noProof/>
          </w:rPr>
          <w:t>Tabela 1.</w:t>
        </w:r>
        <w:r w:rsidR="00F93CC3" w:rsidRPr="00374711">
          <w:rPr>
            <w:rStyle w:val="Hyperlink"/>
            <w:noProof/>
          </w:rPr>
          <w:t xml:space="preserve"> As práticas no contexto da PoC e sua quantidade de nós e links</w:t>
        </w:r>
        <w:r w:rsidR="00F93CC3">
          <w:rPr>
            <w:noProof/>
            <w:webHidden/>
          </w:rPr>
          <w:tab/>
        </w:r>
        <w:r w:rsidR="00F93CC3">
          <w:rPr>
            <w:noProof/>
            <w:webHidden/>
          </w:rPr>
          <w:fldChar w:fldCharType="begin"/>
        </w:r>
        <w:r w:rsidR="00F93CC3">
          <w:rPr>
            <w:noProof/>
            <w:webHidden/>
          </w:rPr>
          <w:instrText xml:space="preserve"> PAGEREF _Toc68434711 \h </w:instrText>
        </w:r>
        <w:r w:rsidR="00F93CC3">
          <w:rPr>
            <w:noProof/>
            <w:webHidden/>
          </w:rPr>
        </w:r>
        <w:r w:rsidR="00F93CC3">
          <w:rPr>
            <w:noProof/>
            <w:webHidden/>
          </w:rPr>
          <w:fldChar w:fldCharType="separate"/>
        </w:r>
        <w:r w:rsidR="00F93CC3">
          <w:rPr>
            <w:noProof/>
            <w:webHidden/>
          </w:rPr>
          <w:t>34</w:t>
        </w:r>
        <w:r w:rsidR="00F93CC3">
          <w:rPr>
            <w:noProof/>
            <w:webHidden/>
          </w:rPr>
          <w:fldChar w:fldCharType="end"/>
        </w:r>
      </w:hyperlink>
    </w:p>
    <w:p w14:paraId="3E51AE22" w14:textId="484D778E"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435591"/>
      <w:r w:rsidRPr="0050469B">
        <w:rPr>
          <w:rFonts w:ascii="Gill Sans" w:hAnsi="Gill Sans" w:cs="Gill Sans"/>
          <w:color w:val="000000" w:themeColor="text1"/>
          <w:sz w:val="40"/>
          <w:szCs w:val="40"/>
          <w:lang w:val="pt-BR"/>
        </w:rPr>
        <w:lastRenderedPageBreak/>
        <w:t>Lista de Figuras</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67935D" w14:textId="26BA06C0" w:rsidR="00F93CC3"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434834" w:history="1">
        <w:r w:rsidR="00F93CC3" w:rsidRPr="00277FCC">
          <w:rPr>
            <w:rStyle w:val="Hyperlink"/>
            <w:b/>
            <w:noProof/>
          </w:rPr>
          <w:t>Figura 129.</w:t>
        </w:r>
        <w:r w:rsidR="00F93CC3" w:rsidRPr="00277FCC">
          <w:rPr>
            <w:rStyle w:val="Hyperlink"/>
            <w:noProof/>
          </w:rPr>
          <w:t xml:space="preserve"> Rede de conhecimento baseada no modelo de contexto de práticas de PoC</w:t>
        </w:r>
        <w:r w:rsidR="00F93CC3">
          <w:rPr>
            <w:noProof/>
            <w:webHidden/>
          </w:rPr>
          <w:tab/>
        </w:r>
        <w:r w:rsidR="00F93CC3">
          <w:rPr>
            <w:noProof/>
            <w:webHidden/>
          </w:rPr>
          <w:fldChar w:fldCharType="begin"/>
        </w:r>
        <w:r w:rsidR="00F93CC3">
          <w:rPr>
            <w:noProof/>
            <w:webHidden/>
          </w:rPr>
          <w:instrText xml:space="preserve"> PAGEREF _Toc68434834 \h </w:instrText>
        </w:r>
        <w:r w:rsidR="00F93CC3">
          <w:rPr>
            <w:noProof/>
            <w:webHidden/>
          </w:rPr>
        </w:r>
        <w:r w:rsidR="00F93CC3">
          <w:rPr>
            <w:noProof/>
            <w:webHidden/>
          </w:rPr>
          <w:fldChar w:fldCharType="separate"/>
        </w:r>
        <w:r w:rsidR="00F93CC3">
          <w:rPr>
            <w:noProof/>
            <w:webHidden/>
          </w:rPr>
          <w:t>25</w:t>
        </w:r>
        <w:r w:rsidR="00F93CC3">
          <w:rPr>
            <w:noProof/>
            <w:webHidden/>
          </w:rPr>
          <w:fldChar w:fldCharType="end"/>
        </w:r>
      </w:hyperlink>
    </w:p>
    <w:p w14:paraId="008D5232" w14:textId="4F1F0477"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35" w:history="1">
        <w:r w:rsidRPr="00277FCC">
          <w:rPr>
            <w:rStyle w:val="Hyperlink"/>
            <w:b/>
            <w:noProof/>
          </w:rPr>
          <w:t>Figura 129.</w:t>
        </w:r>
        <w:r w:rsidRPr="00277FCC">
          <w:rPr>
            <w:rStyle w:val="Hyperlink"/>
            <w:noProof/>
          </w:rPr>
          <w:t xml:space="preserve"> Uma rede de conhecimento da Prova de Conceito e suas sub-redes</w:t>
        </w:r>
        <w:r>
          <w:rPr>
            <w:noProof/>
            <w:webHidden/>
          </w:rPr>
          <w:tab/>
        </w:r>
        <w:r>
          <w:rPr>
            <w:noProof/>
            <w:webHidden/>
          </w:rPr>
          <w:fldChar w:fldCharType="begin"/>
        </w:r>
        <w:r>
          <w:rPr>
            <w:noProof/>
            <w:webHidden/>
          </w:rPr>
          <w:instrText xml:space="preserve"> PAGEREF _Toc68434835 \h </w:instrText>
        </w:r>
        <w:r>
          <w:rPr>
            <w:noProof/>
            <w:webHidden/>
          </w:rPr>
        </w:r>
        <w:r>
          <w:rPr>
            <w:noProof/>
            <w:webHidden/>
          </w:rPr>
          <w:fldChar w:fldCharType="separate"/>
        </w:r>
        <w:r>
          <w:rPr>
            <w:noProof/>
            <w:webHidden/>
          </w:rPr>
          <w:t>29</w:t>
        </w:r>
        <w:r>
          <w:rPr>
            <w:noProof/>
            <w:webHidden/>
          </w:rPr>
          <w:fldChar w:fldCharType="end"/>
        </w:r>
      </w:hyperlink>
    </w:p>
    <w:p w14:paraId="489701DC" w14:textId="159874E1"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36" w:history="1">
        <w:r w:rsidRPr="00277FCC">
          <w:rPr>
            <w:rStyle w:val="Hyperlink"/>
            <w:b/>
            <w:noProof/>
          </w:rPr>
          <w:t>Figura 129.</w:t>
        </w:r>
        <w:r w:rsidRPr="00277FCC">
          <w:rPr>
            <w:rStyle w:val="Hyperlink"/>
            <w:noProof/>
          </w:rPr>
          <w:t xml:space="preserve"> Uma rede de conhecimento no contexto da PoC.</w:t>
        </w:r>
        <w:r>
          <w:rPr>
            <w:noProof/>
            <w:webHidden/>
          </w:rPr>
          <w:tab/>
        </w:r>
        <w:r>
          <w:rPr>
            <w:noProof/>
            <w:webHidden/>
          </w:rPr>
          <w:fldChar w:fldCharType="begin"/>
        </w:r>
        <w:r>
          <w:rPr>
            <w:noProof/>
            <w:webHidden/>
          </w:rPr>
          <w:instrText xml:space="preserve"> PAGEREF _Toc68434836 \h </w:instrText>
        </w:r>
        <w:r>
          <w:rPr>
            <w:noProof/>
            <w:webHidden/>
          </w:rPr>
        </w:r>
        <w:r>
          <w:rPr>
            <w:noProof/>
            <w:webHidden/>
          </w:rPr>
          <w:fldChar w:fldCharType="separate"/>
        </w:r>
        <w:r>
          <w:rPr>
            <w:noProof/>
            <w:webHidden/>
          </w:rPr>
          <w:t>31</w:t>
        </w:r>
        <w:r>
          <w:rPr>
            <w:noProof/>
            <w:webHidden/>
          </w:rPr>
          <w:fldChar w:fldCharType="end"/>
        </w:r>
      </w:hyperlink>
    </w:p>
    <w:p w14:paraId="642F2984" w14:textId="22ECCA54"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37" w:history="1">
        <w:r w:rsidRPr="00277FCC">
          <w:rPr>
            <w:rStyle w:val="Hyperlink"/>
            <w:b/>
            <w:noProof/>
          </w:rPr>
          <w:t>Figura 129.</w:t>
        </w:r>
        <w:r w:rsidRPr="00277FCC">
          <w:rPr>
            <w:rStyle w:val="Hyperlink"/>
            <w:noProof/>
          </w:rPr>
          <w:t xml:space="preserve"> A rede completa de conhecimento no contexto da PoC.</w:t>
        </w:r>
        <w:r>
          <w:rPr>
            <w:noProof/>
            <w:webHidden/>
          </w:rPr>
          <w:tab/>
        </w:r>
        <w:r>
          <w:rPr>
            <w:noProof/>
            <w:webHidden/>
          </w:rPr>
          <w:fldChar w:fldCharType="begin"/>
        </w:r>
        <w:r>
          <w:rPr>
            <w:noProof/>
            <w:webHidden/>
          </w:rPr>
          <w:instrText xml:space="preserve"> PAGEREF _Toc68434837 \h </w:instrText>
        </w:r>
        <w:r>
          <w:rPr>
            <w:noProof/>
            <w:webHidden/>
          </w:rPr>
        </w:r>
        <w:r>
          <w:rPr>
            <w:noProof/>
            <w:webHidden/>
          </w:rPr>
          <w:fldChar w:fldCharType="separate"/>
        </w:r>
        <w:r>
          <w:rPr>
            <w:noProof/>
            <w:webHidden/>
          </w:rPr>
          <w:t>33</w:t>
        </w:r>
        <w:r>
          <w:rPr>
            <w:noProof/>
            <w:webHidden/>
          </w:rPr>
          <w:fldChar w:fldCharType="end"/>
        </w:r>
      </w:hyperlink>
    </w:p>
    <w:p w14:paraId="00589508" w14:textId="49AA55E4"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38" w:history="1">
        <w:r w:rsidRPr="00277FCC">
          <w:rPr>
            <w:rStyle w:val="Hyperlink"/>
            <w:b/>
            <w:noProof/>
          </w:rPr>
          <w:t>Figura 129.</w:t>
        </w:r>
        <w:r w:rsidRPr="00277FCC">
          <w:rPr>
            <w:rStyle w:val="Hyperlink"/>
            <w:noProof/>
          </w:rPr>
          <w:t xml:space="preserve"> As 10 redes de conhecimento no contexto da PoC.</w:t>
        </w:r>
        <w:r>
          <w:rPr>
            <w:noProof/>
            <w:webHidden/>
          </w:rPr>
          <w:tab/>
        </w:r>
        <w:r>
          <w:rPr>
            <w:noProof/>
            <w:webHidden/>
          </w:rPr>
          <w:fldChar w:fldCharType="begin"/>
        </w:r>
        <w:r>
          <w:rPr>
            <w:noProof/>
            <w:webHidden/>
          </w:rPr>
          <w:instrText xml:space="preserve"> PAGEREF _Toc68434838 \h </w:instrText>
        </w:r>
        <w:r>
          <w:rPr>
            <w:noProof/>
            <w:webHidden/>
          </w:rPr>
        </w:r>
        <w:r>
          <w:rPr>
            <w:noProof/>
            <w:webHidden/>
          </w:rPr>
          <w:fldChar w:fldCharType="separate"/>
        </w:r>
        <w:r>
          <w:rPr>
            <w:noProof/>
            <w:webHidden/>
          </w:rPr>
          <w:t>36</w:t>
        </w:r>
        <w:r>
          <w:rPr>
            <w:noProof/>
            <w:webHidden/>
          </w:rPr>
          <w:fldChar w:fldCharType="end"/>
        </w:r>
      </w:hyperlink>
    </w:p>
    <w:p w14:paraId="615A12D8" w14:textId="7910A14E"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39" w:history="1">
        <w:r w:rsidRPr="00277FCC">
          <w:rPr>
            <w:rStyle w:val="Hyperlink"/>
            <w:b/>
            <w:noProof/>
          </w:rPr>
          <w:t>Figura 130.</w:t>
        </w:r>
        <w:r w:rsidRPr="00277FCC">
          <w:rPr>
            <w:rStyle w:val="Hyperlink"/>
            <w:noProof/>
          </w:rPr>
          <w:t xml:space="preserve"> A prática de Exploração e sua rede de conhecimento</w:t>
        </w:r>
        <w:r>
          <w:rPr>
            <w:noProof/>
            <w:webHidden/>
          </w:rPr>
          <w:tab/>
        </w:r>
        <w:r>
          <w:rPr>
            <w:noProof/>
            <w:webHidden/>
          </w:rPr>
          <w:fldChar w:fldCharType="begin"/>
        </w:r>
        <w:r>
          <w:rPr>
            <w:noProof/>
            <w:webHidden/>
          </w:rPr>
          <w:instrText xml:space="preserve"> PAGEREF _Toc68434839 \h </w:instrText>
        </w:r>
        <w:r>
          <w:rPr>
            <w:noProof/>
            <w:webHidden/>
          </w:rPr>
        </w:r>
        <w:r>
          <w:rPr>
            <w:noProof/>
            <w:webHidden/>
          </w:rPr>
          <w:fldChar w:fldCharType="separate"/>
        </w:r>
        <w:r>
          <w:rPr>
            <w:noProof/>
            <w:webHidden/>
          </w:rPr>
          <w:t>37</w:t>
        </w:r>
        <w:r>
          <w:rPr>
            <w:noProof/>
            <w:webHidden/>
          </w:rPr>
          <w:fldChar w:fldCharType="end"/>
        </w:r>
      </w:hyperlink>
    </w:p>
    <w:p w14:paraId="5791D87D" w14:textId="2D0215FD"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0" w:history="1">
        <w:r w:rsidRPr="00277FCC">
          <w:rPr>
            <w:rStyle w:val="Hyperlink"/>
            <w:b/>
            <w:noProof/>
          </w:rPr>
          <w:t>Figura 129.</w:t>
        </w:r>
        <w:r w:rsidRPr="00277FCC">
          <w:rPr>
            <w:rStyle w:val="Hyperlink"/>
            <w:noProof/>
          </w:rPr>
          <w:t xml:space="preserve"> Redes de Conhecimento baseadas na prática de Exploração</w:t>
        </w:r>
        <w:r>
          <w:rPr>
            <w:noProof/>
            <w:webHidden/>
          </w:rPr>
          <w:tab/>
        </w:r>
        <w:r>
          <w:rPr>
            <w:noProof/>
            <w:webHidden/>
          </w:rPr>
          <w:fldChar w:fldCharType="begin"/>
        </w:r>
        <w:r>
          <w:rPr>
            <w:noProof/>
            <w:webHidden/>
          </w:rPr>
          <w:instrText xml:space="preserve"> PAGEREF _Toc68434840 \h </w:instrText>
        </w:r>
        <w:r>
          <w:rPr>
            <w:noProof/>
            <w:webHidden/>
          </w:rPr>
        </w:r>
        <w:r>
          <w:rPr>
            <w:noProof/>
            <w:webHidden/>
          </w:rPr>
          <w:fldChar w:fldCharType="separate"/>
        </w:r>
        <w:r>
          <w:rPr>
            <w:noProof/>
            <w:webHidden/>
          </w:rPr>
          <w:t>39</w:t>
        </w:r>
        <w:r>
          <w:rPr>
            <w:noProof/>
            <w:webHidden/>
          </w:rPr>
          <w:fldChar w:fldCharType="end"/>
        </w:r>
      </w:hyperlink>
    </w:p>
    <w:p w14:paraId="112B0A7B" w14:textId="5CDB147F"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1" w:history="1">
        <w:r w:rsidRPr="00277FCC">
          <w:rPr>
            <w:rStyle w:val="Hyperlink"/>
            <w:b/>
            <w:noProof/>
          </w:rPr>
          <w:t>Figura 141.</w:t>
        </w:r>
        <w:r w:rsidRPr="00277FCC">
          <w:rPr>
            <w:rStyle w:val="Hyperlink"/>
            <w:noProof/>
          </w:rPr>
          <w:t xml:space="preserve"> Os nós e seus estados de percolação em uma rede de conhecimento</w:t>
        </w:r>
        <w:r>
          <w:rPr>
            <w:noProof/>
            <w:webHidden/>
          </w:rPr>
          <w:tab/>
        </w:r>
        <w:r>
          <w:rPr>
            <w:noProof/>
            <w:webHidden/>
          </w:rPr>
          <w:fldChar w:fldCharType="begin"/>
        </w:r>
        <w:r>
          <w:rPr>
            <w:noProof/>
            <w:webHidden/>
          </w:rPr>
          <w:instrText xml:space="preserve"> PAGEREF _Toc68434841 \h </w:instrText>
        </w:r>
        <w:r>
          <w:rPr>
            <w:noProof/>
            <w:webHidden/>
          </w:rPr>
        </w:r>
        <w:r>
          <w:rPr>
            <w:noProof/>
            <w:webHidden/>
          </w:rPr>
          <w:fldChar w:fldCharType="separate"/>
        </w:r>
        <w:r>
          <w:rPr>
            <w:noProof/>
            <w:webHidden/>
          </w:rPr>
          <w:t>45</w:t>
        </w:r>
        <w:r>
          <w:rPr>
            <w:noProof/>
            <w:webHidden/>
          </w:rPr>
          <w:fldChar w:fldCharType="end"/>
        </w:r>
      </w:hyperlink>
    </w:p>
    <w:p w14:paraId="3B3DC6B5" w14:textId="62EDF9FD"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2" w:history="1">
        <w:r w:rsidRPr="00277FCC">
          <w:rPr>
            <w:rStyle w:val="Hyperlink"/>
            <w:b/>
            <w:noProof/>
          </w:rPr>
          <w:t>Figura 142.</w:t>
        </w:r>
        <w:r w:rsidRPr="00277FCC">
          <w:rPr>
            <w:rStyle w:val="Hyperlink"/>
            <w:noProof/>
          </w:rPr>
          <w:t xml:space="preserve"> PoC Knowledge Network – os nós e sua probabilidade de percolação</w:t>
        </w:r>
        <w:r>
          <w:rPr>
            <w:noProof/>
            <w:webHidden/>
          </w:rPr>
          <w:tab/>
        </w:r>
        <w:r>
          <w:rPr>
            <w:noProof/>
            <w:webHidden/>
          </w:rPr>
          <w:fldChar w:fldCharType="begin"/>
        </w:r>
        <w:r>
          <w:rPr>
            <w:noProof/>
            <w:webHidden/>
          </w:rPr>
          <w:instrText xml:space="preserve"> PAGEREF _Toc68434842 \h </w:instrText>
        </w:r>
        <w:r>
          <w:rPr>
            <w:noProof/>
            <w:webHidden/>
          </w:rPr>
        </w:r>
        <w:r>
          <w:rPr>
            <w:noProof/>
            <w:webHidden/>
          </w:rPr>
          <w:fldChar w:fldCharType="separate"/>
        </w:r>
        <w:r>
          <w:rPr>
            <w:noProof/>
            <w:webHidden/>
          </w:rPr>
          <w:t>50</w:t>
        </w:r>
        <w:r>
          <w:rPr>
            <w:noProof/>
            <w:webHidden/>
          </w:rPr>
          <w:fldChar w:fldCharType="end"/>
        </w:r>
      </w:hyperlink>
    </w:p>
    <w:p w14:paraId="4BFCE62B" w14:textId="2477C089"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3" w:history="1">
        <w:r w:rsidRPr="00277FCC">
          <w:rPr>
            <w:rStyle w:val="Hyperlink"/>
            <w:b/>
            <w:noProof/>
          </w:rPr>
          <w:t>Figura 143.</w:t>
        </w:r>
        <w:r w:rsidRPr="00277FCC">
          <w:rPr>
            <w:rStyle w:val="Hyperlink"/>
            <w:noProof/>
          </w:rPr>
          <w:t xml:space="preserve"> O Knowledge H – maior probabilidade de influenciar o Knowledge B</w:t>
        </w:r>
        <w:r>
          <w:rPr>
            <w:noProof/>
            <w:webHidden/>
          </w:rPr>
          <w:tab/>
        </w:r>
        <w:r>
          <w:rPr>
            <w:noProof/>
            <w:webHidden/>
          </w:rPr>
          <w:fldChar w:fldCharType="begin"/>
        </w:r>
        <w:r>
          <w:rPr>
            <w:noProof/>
            <w:webHidden/>
          </w:rPr>
          <w:instrText xml:space="preserve"> PAGEREF _Toc68434843 \h </w:instrText>
        </w:r>
        <w:r>
          <w:rPr>
            <w:noProof/>
            <w:webHidden/>
          </w:rPr>
        </w:r>
        <w:r>
          <w:rPr>
            <w:noProof/>
            <w:webHidden/>
          </w:rPr>
          <w:fldChar w:fldCharType="separate"/>
        </w:r>
        <w:r>
          <w:rPr>
            <w:noProof/>
            <w:webHidden/>
          </w:rPr>
          <w:t>52</w:t>
        </w:r>
        <w:r>
          <w:rPr>
            <w:noProof/>
            <w:webHidden/>
          </w:rPr>
          <w:fldChar w:fldCharType="end"/>
        </w:r>
      </w:hyperlink>
    </w:p>
    <w:p w14:paraId="4016E659" w14:textId="2FC89644"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4" w:history="1">
        <w:r w:rsidRPr="00277FCC">
          <w:rPr>
            <w:rStyle w:val="Hyperlink"/>
            <w:b/>
            <w:noProof/>
          </w:rPr>
          <w:t>Figura 144.</w:t>
        </w:r>
        <w:r w:rsidRPr="00277FCC">
          <w:rPr>
            <w:rStyle w:val="Hyperlink"/>
            <w:noProof/>
          </w:rPr>
          <w:t xml:space="preserve"> Uma diferente formação na rede de conhecimento no contexto da PoC</w:t>
        </w:r>
        <w:r>
          <w:rPr>
            <w:noProof/>
            <w:webHidden/>
          </w:rPr>
          <w:tab/>
        </w:r>
        <w:r>
          <w:rPr>
            <w:noProof/>
            <w:webHidden/>
          </w:rPr>
          <w:fldChar w:fldCharType="begin"/>
        </w:r>
        <w:r>
          <w:rPr>
            <w:noProof/>
            <w:webHidden/>
          </w:rPr>
          <w:instrText xml:space="preserve"> PAGEREF _Toc68434844 \h </w:instrText>
        </w:r>
        <w:r>
          <w:rPr>
            <w:noProof/>
            <w:webHidden/>
          </w:rPr>
        </w:r>
        <w:r>
          <w:rPr>
            <w:noProof/>
            <w:webHidden/>
          </w:rPr>
          <w:fldChar w:fldCharType="separate"/>
        </w:r>
        <w:r>
          <w:rPr>
            <w:noProof/>
            <w:webHidden/>
          </w:rPr>
          <w:t>53</w:t>
        </w:r>
        <w:r>
          <w:rPr>
            <w:noProof/>
            <w:webHidden/>
          </w:rPr>
          <w:fldChar w:fldCharType="end"/>
        </w:r>
      </w:hyperlink>
    </w:p>
    <w:p w14:paraId="498FBF4B" w14:textId="2BFFD2E7" w:rsidR="00F93CC3" w:rsidRDefault="00F93CC3">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34845" w:history="1">
        <w:r w:rsidRPr="00277FCC">
          <w:rPr>
            <w:rStyle w:val="Hyperlink"/>
            <w:b/>
            <w:noProof/>
          </w:rPr>
          <w:t>Figura 145.</w:t>
        </w:r>
        <w:r w:rsidRPr="00277FCC">
          <w:rPr>
            <w:rStyle w:val="Hyperlink"/>
            <w:noProof/>
          </w:rPr>
          <w:t xml:space="preserve"> O Knowledge A – maior probabilidade de influenciar o Knowledge B</w:t>
        </w:r>
        <w:r>
          <w:rPr>
            <w:noProof/>
            <w:webHidden/>
          </w:rPr>
          <w:tab/>
        </w:r>
        <w:r>
          <w:rPr>
            <w:noProof/>
            <w:webHidden/>
          </w:rPr>
          <w:fldChar w:fldCharType="begin"/>
        </w:r>
        <w:r>
          <w:rPr>
            <w:noProof/>
            <w:webHidden/>
          </w:rPr>
          <w:instrText xml:space="preserve"> PAGEREF _Toc68434845 \h </w:instrText>
        </w:r>
        <w:r>
          <w:rPr>
            <w:noProof/>
            <w:webHidden/>
          </w:rPr>
        </w:r>
        <w:r>
          <w:rPr>
            <w:noProof/>
            <w:webHidden/>
          </w:rPr>
          <w:fldChar w:fldCharType="separate"/>
        </w:r>
        <w:r>
          <w:rPr>
            <w:noProof/>
            <w:webHidden/>
          </w:rPr>
          <w:t>55</w:t>
        </w:r>
        <w:r>
          <w:rPr>
            <w:noProof/>
            <w:webHidden/>
          </w:rPr>
          <w:fldChar w:fldCharType="end"/>
        </w:r>
      </w:hyperlink>
    </w:p>
    <w:p w14:paraId="49303F00" w14:textId="2AAA8DB8"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435592"/>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7772B619" w14:textId="33CB7A78" w:rsidR="00D36A25"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435587" w:history="1">
            <w:r w:rsidRPr="00C012B7">
              <w:rPr>
                <w:rStyle w:val="Hyperlink"/>
                <w:rFonts w:cs="Gill Sans"/>
                <w:noProof/>
                <w:lang w:val="pt-BR"/>
              </w:rPr>
              <w:t>Dedicatória</w:t>
            </w:r>
            <w:r>
              <w:rPr>
                <w:noProof/>
                <w:webHidden/>
              </w:rPr>
              <w:tab/>
            </w:r>
            <w:r>
              <w:rPr>
                <w:noProof/>
                <w:webHidden/>
              </w:rPr>
              <w:fldChar w:fldCharType="begin"/>
            </w:r>
            <w:r>
              <w:rPr>
                <w:noProof/>
                <w:webHidden/>
              </w:rPr>
              <w:instrText xml:space="preserve"> PAGEREF _Toc68435587 \h </w:instrText>
            </w:r>
            <w:r>
              <w:rPr>
                <w:noProof/>
                <w:webHidden/>
              </w:rPr>
            </w:r>
            <w:r>
              <w:rPr>
                <w:noProof/>
                <w:webHidden/>
              </w:rPr>
              <w:fldChar w:fldCharType="separate"/>
            </w:r>
            <w:r>
              <w:rPr>
                <w:noProof/>
                <w:webHidden/>
              </w:rPr>
              <w:t>5</w:t>
            </w:r>
            <w:r>
              <w:rPr>
                <w:noProof/>
                <w:webHidden/>
              </w:rPr>
              <w:fldChar w:fldCharType="end"/>
            </w:r>
          </w:hyperlink>
        </w:p>
        <w:p w14:paraId="06C0CCCE" w14:textId="02D0870C"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88" w:history="1">
            <w:r w:rsidRPr="00C012B7">
              <w:rPr>
                <w:rStyle w:val="Hyperlink"/>
                <w:rFonts w:cs="Gill Sans"/>
                <w:noProof/>
                <w:lang w:val="en-US"/>
              </w:rPr>
              <w:t>Agradecimentos</w:t>
            </w:r>
            <w:r>
              <w:rPr>
                <w:noProof/>
                <w:webHidden/>
              </w:rPr>
              <w:tab/>
            </w:r>
            <w:r>
              <w:rPr>
                <w:noProof/>
                <w:webHidden/>
              </w:rPr>
              <w:fldChar w:fldCharType="begin"/>
            </w:r>
            <w:r>
              <w:rPr>
                <w:noProof/>
                <w:webHidden/>
              </w:rPr>
              <w:instrText xml:space="preserve"> PAGEREF _Toc68435588 \h </w:instrText>
            </w:r>
            <w:r>
              <w:rPr>
                <w:noProof/>
                <w:webHidden/>
              </w:rPr>
            </w:r>
            <w:r>
              <w:rPr>
                <w:noProof/>
                <w:webHidden/>
              </w:rPr>
              <w:fldChar w:fldCharType="separate"/>
            </w:r>
            <w:r>
              <w:rPr>
                <w:noProof/>
                <w:webHidden/>
              </w:rPr>
              <w:t>6</w:t>
            </w:r>
            <w:r>
              <w:rPr>
                <w:noProof/>
                <w:webHidden/>
              </w:rPr>
              <w:fldChar w:fldCharType="end"/>
            </w:r>
          </w:hyperlink>
        </w:p>
        <w:p w14:paraId="2D7DA7B8" w14:textId="252BBDE8"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89" w:history="1">
            <w:r w:rsidRPr="00C012B7">
              <w:rPr>
                <w:rStyle w:val="Hyperlink"/>
                <w:rFonts w:cs="Gill Sans"/>
                <w:noProof/>
                <w:lang w:val="pt-BR"/>
              </w:rPr>
              <w:t>Resumo</w:t>
            </w:r>
            <w:r>
              <w:rPr>
                <w:noProof/>
                <w:webHidden/>
              </w:rPr>
              <w:tab/>
            </w:r>
            <w:r>
              <w:rPr>
                <w:noProof/>
                <w:webHidden/>
              </w:rPr>
              <w:fldChar w:fldCharType="begin"/>
            </w:r>
            <w:r>
              <w:rPr>
                <w:noProof/>
                <w:webHidden/>
              </w:rPr>
              <w:instrText xml:space="preserve"> PAGEREF _Toc68435589 \h </w:instrText>
            </w:r>
            <w:r>
              <w:rPr>
                <w:noProof/>
                <w:webHidden/>
              </w:rPr>
            </w:r>
            <w:r>
              <w:rPr>
                <w:noProof/>
                <w:webHidden/>
              </w:rPr>
              <w:fldChar w:fldCharType="separate"/>
            </w:r>
            <w:r>
              <w:rPr>
                <w:noProof/>
                <w:webHidden/>
              </w:rPr>
              <w:t>9</w:t>
            </w:r>
            <w:r>
              <w:rPr>
                <w:noProof/>
                <w:webHidden/>
              </w:rPr>
              <w:fldChar w:fldCharType="end"/>
            </w:r>
          </w:hyperlink>
        </w:p>
        <w:p w14:paraId="4898101D" w14:textId="4F99E23F"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90" w:history="1">
            <w:r w:rsidRPr="00C012B7">
              <w:rPr>
                <w:rStyle w:val="Hyperlink"/>
                <w:rFonts w:cs="Gill Sans"/>
                <w:noProof/>
                <w:lang w:val="pt-BR"/>
              </w:rPr>
              <w:t>Lista de Tabelas</w:t>
            </w:r>
            <w:r>
              <w:rPr>
                <w:noProof/>
                <w:webHidden/>
              </w:rPr>
              <w:tab/>
            </w:r>
            <w:r>
              <w:rPr>
                <w:noProof/>
                <w:webHidden/>
              </w:rPr>
              <w:fldChar w:fldCharType="begin"/>
            </w:r>
            <w:r>
              <w:rPr>
                <w:noProof/>
                <w:webHidden/>
              </w:rPr>
              <w:instrText xml:space="preserve"> PAGEREF _Toc68435590 \h </w:instrText>
            </w:r>
            <w:r>
              <w:rPr>
                <w:noProof/>
                <w:webHidden/>
              </w:rPr>
            </w:r>
            <w:r>
              <w:rPr>
                <w:noProof/>
                <w:webHidden/>
              </w:rPr>
              <w:fldChar w:fldCharType="separate"/>
            </w:r>
            <w:r>
              <w:rPr>
                <w:noProof/>
                <w:webHidden/>
              </w:rPr>
              <w:t>11</w:t>
            </w:r>
            <w:r>
              <w:rPr>
                <w:noProof/>
                <w:webHidden/>
              </w:rPr>
              <w:fldChar w:fldCharType="end"/>
            </w:r>
          </w:hyperlink>
        </w:p>
        <w:p w14:paraId="0CAF1350" w14:textId="363880F4"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91" w:history="1">
            <w:r w:rsidRPr="00C012B7">
              <w:rPr>
                <w:rStyle w:val="Hyperlink"/>
                <w:rFonts w:cs="Gill Sans"/>
                <w:noProof/>
                <w:lang w:val="pt-BR"/>
              </w:rPr>
              <w:t>Lista de Figuras</w:t>
            </w:r>
            <w:r>
              <w:rPr>
                <w:noProof/>
                <w:webHidden/>
              </w:rPr>
              <w:tab/>
            </w:r>
            <w:r>
              <w:rPr>
                <w:noProof/>
                <w:webHidden/>
              </w:rPr>
              <w:fldChar w:fldCharType="begin"/>
            </w:r>
            <w:r>
              <w:rPr>
                <w:noProof/>
                <w:webHidden/>
              </w:rPr>
              <w:instrText xml:space="preserve"> PAGEREF _Toc68435591 \h </w:instrText>
            </w:r>
            <w:r>
              <w:rPr>
                <w:noProof/>
                <w:webHidden/>
              </w:rPr>
            </w:r>
            <w:r>
              <w:rPr>
                <w:noProof/>
                <w:webHidden/>
              </w:rPr>
              <w:fldChar w:fldCharType="separate"/>
            </w:r>
            <w:r>
              <w:rPr>
                <w:noProof/>
                <w:webHidden/>
              </w:rPr>
              <w:t>12</w:t>
            </w:r>
            <w:r>
              <w:rPr>
                <w:noProof/>
                <w:webHidden/>
              </w:rPr>
              <w:fldChar w:fldCharType="end"/>
            </w:r>
          </w:hyperlink>
        </w:p>
        <w:p w14:paraId="33849152" w14:textId="5ABC7275"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92" w:history="1">
            <w:r w:rsidRPr="00C012B7">
              <w:rPr>
                <w:rStyle w:val="Hyperlink"/>
                <w:rFonts w:cs="Gill Sans"/>
                <w:noProof/>
                <w:lang w:val="pt-BR"/>
              </w:rPr>
              <w:t>Sumário</w:t>
            </w:r>
            <w:r>
              <w:rPr>
                <w:noProof/>
                <w:webHidden/>
              </w:rPr>
              <w:tab/>
            </w:r>
            <w:r>
              <w:rPr>
                <w:noProof/>
                <w:webHidden/>
              </w:rPr>
              <w:fldChar w:fldCharType="begin"/>
            </w:r>
            <w:r>
              <w:rPr>
                <w:noProof/>
                <w:webHidden/>
              </w:rPr>
              <w:instrText xml:space="preserve"> PAGEREF _Toc68435592 \h </w:instrText>
            </w:r>
            <w:r>
              <w:rPr>
                <w:noProof/>
                <w:webHidden/>
              </w:rPr>
            </w:r>
            <w:r>
              <w:rPr>
                <w:noProof/>
                <w:webHidden/>
              </w:rPr>
              <w:fldChar w:fldCharType="separate"/>
            </w:r>
            <w:r>
              <w:rPr>
                <w:noProof/>
                <w:webHidden/>
              </w:rPr>
              <w:t>13</w:t>
            </w:r>
            <w:r>
              <w:rPr>
                <w:noProof/>
                <w:webHidden/>
              </w:rPr>
              <w:fldChar w:fldCharType="end"/>
            </w:r>
          </w:hyperlink>
        </w:p>
        <w:p w14:paraId="7FC7C589" w14:textId="617A0840"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93" w:history="1">
            <w:r w:rsidRPr="00C012B7">
              <w:rPr>
                <w:rStyle w:val="Hyperlink"/>
                <w:rFonts w:cs="Gill Sans"/>
                <w:noProof/>
                <w:lang w:val="pt-BR"/>
              </w:rPr>
              <w:t>Introdução</w:t>
            </w:r>
            <w:r>
              <w:rPr>
                <w:noProof/>
                <w:webHidden/>
              </w:rPr>
              <w:tab/>
            </w:r>
            <w:r>
              <w:rPr>
                <w:noProof/>
                <w:webHidden/>
              </w:rPr>
              <w:fldChar w:fldCharType="begin"/>
            </w:r>
            <w:r>
              <w:rPr>
                <w:noProof/>
                <w:webHidden/>
              </w:rPr>
              <w:instrText xml:space="preserve"> PAGEREF _Toc68435593 \h </w:instrText>
            </w:r>
            <w:r>
              <w:rPr>
                <w:noProof/>
                <w:webHidden/>
              </w:rPr>
            </w:r>
            <w:r>
              <w:rPr>
                <w:noProof/>
                <w:webHidden/>
              </w:rPr>
              <w:fldChar w:fldCharType="separate"/>
            </w:r>
            <w:r>
              <w:rPr>
                <w:noProof/>
                <w:webHidden/>
              </w:rPr>
              <w:t>15</w:t>
            </w:r>
            <w:r>
              <w:rPr>
                <w:noProof/>
                <w:webHidden/>
              </w:rPr>
              <w:fldChar w:fldCharType="end"/>
            </w:r>
          </w:hyperlink>
        </w:p>
        <w:p w14:paraId="2DF2154D" w14:textId="320CBA25" w:rsidR="00D36A25" w:rsidRDefault="00D36A25" w:rsidP="00D36A25">
          <w:pPr>
            <w:pStyle w:val="TOC2"/>
            <w:rPr>
              <w:rFonts w:asciiTheme="minorHAnsi" w:eastAsiaTheme="minorEastAsia" w:hAnsiTheme="minorHAnsi" w:cstheme="minorBidi"/>
              <w:noProof/>
              <w:sz w:val="24"/>
              <w:szCs w:val="24"/>
              <w:lang w:val="en-US"/>
            </w:rPr>
          </w:pPr>
          <w:hyperlink w:anchor="_Toc68435594" w:history="1">
            <w:r w:rsidRPr="00C012B7">
              <w:rPr>
                <w:rStyle w:val="Hyperlink"/>
                <w:rFonts w:cs="Gill Sans"/>
                <w:noProof/>
                <w:lang w:val="pt-BR"/>
              </w:rPr>
              <w:t>enquadramento</w:t>
            </w:r>
            <w:r>
              <w:rPr>
                <w:noProof/>
                <w:webHidden/>
              </w:rPr>
              <w:tab/>
            </w:r>
            <w:r>
              <w:rPr>
                <w:noProof/>
                <w:webHidden/>
              </w:rPr>
              <w:fldChar w:fldCharType="begin"/>
            </w:r>
            <w:r>
              <w:rPr>
                <w:noProof/>
                <w:webHidden/>
              </w:rPr>
              <w:instrText xml:space="preserve"> PAGEREF _Toc68435594 \h </w:instrText>
            </w:r>
            <w:r>
              <w:rPr>
                <w:noProof/>
                <w:webHidden/>
              </w:rPr>
            </w:r>
            <w:r>
              <w:rPr>
                <w:noProof/>
                <w:webHidden/>
              </w:rPr>
              <w:fldChar w:fldCharType="separate"/>
            </w:r>
            <w:r>
              <w:rPr>
                <w:noProof/>
                <w:webHidden/>
              </w:rPr>
              <w:t>15</w:t>
            </w:r>
            <w:r>
              <w:rPr>
                <w:noProof/>
                <w:webHidden/>
              </w:rPr>
              <w:fldChar w:fldCharType="end"/>
            </w:r>
          </w:hyperlink>
        </w:p>
        <w:p w14:paraId="3B28009E" w14:textId="1E802342" w:rsidR="00D36A25" w:rsidRDefault="00D36A25" w:rsidP="00D36A25">
          <w:pPr>
            <w:pStyle w:val="TOC2"/>
            <w:rPr>
              <w:rFonts w:asciiTheme="minorHAnsi" w:eastAsiaTheme="minorEastAsia" w:hAnsiTheme="minorHAnsi" w:cstheme="minorBidi"/>
              <w:noProof/>
              <w:sz w:val="24"/>
              <w:szCs w:val="24"/>
              <w:lang w:val="en-US"/>
            </w:rPr>
          </w:pPr>
          <w:hyperlink w:anchor="_Toc68435595" w:history="1">
            <w:r w:rsidRPr="00C012B7">
              <w:rPr>
                <w:rStyle w:val="Hyperlink"/>
                <w:rFonts w:cs="Gill Sans"/>
                <w:noProof/>
                <w:lang w:val="pt-BR"/>
              </w:rPr>
              <w:t>motivação</w:t>
            </w:r>
            <w:r>
              <w:rPr>
                <w:noProof/>
                <w:webHidden/>
              </w:rPr>
              <w:tab/>
            </w:r>
            <w:r>
              <w:rPr>
                <w:noProof/>
                <w:webHidden/>
              </w:rPr>
              <w:fldChar w:fldCharType="begin"/>
            </w:r>
            <w:r>
              <w:rPr>
                <w:noProof/>
                <w:webHidden/>
              </w:rPr>
              <w:instrText xml:space="preserve"> PAGEREF _Toc68435595 \h </w:instrText>
            </w:r>
            <w:r>
              <w:rPr>
                <w:noProof/>
                <w:webHidden/>
              </w:rPr>
            </w:r>
            <w:r>
              <w:rPr>
                <w:noProof/>
                <w:webHidden/>
              </w:rPr>
              <w:fldChar w:fldCharType="separate"/>
            </w:r>
            <w:r>
              <w:rPr>
                <w:noProof/>
                <w:webHidden/>
              </w:rPr>
              <w:t>15</w:t>
            </w:r>
            <w:r>
              <w:rPr>
                <w:noProof/>
                <w:webHidden/>
              </w:rPr>
              <w:fldChar w:fldCharType="end"/>
            </w:r>
          </w:hyperlink>
        </w:p>
        <w:p w14:paraId="08AC787B" w14:textId="347D743B" w:rsidR="00D36A25" w:rsidRDefault="00D36A25" w:rsidP="00D36A25">
          <w:pPr>
            <w:pStyle w:val="TOC2"/>
            <w:rPr>
              <w:rFonts w:asciiTheme="minorHAnsi" w:eastAsiaTheme="minorEastAsia" w:hAnsiTheme="minorHAnsi" w:cstheme="minorBidi"/>
              <w:noProof/>
              <w:sz w:val="24"/>
              <w:szCs w:val="24"/>
              <w:lang w:val="en-US"/>
            </w:rPr>
          </w:pPr>
          <w:hyperlink w:anchor="_Toc68435596" w:history="1">
            <w:r w:rsidRPr="00C012B7">
              <w:rPr>
                <w:rStyle w:val="Hyperlink"/>
                <w:rFonts w:cs="Gill Sans"/>
                <w:noProof/>
                <w:lang w:val="pt-BR"/>
              </w:rPr>
              <w:t>objetivo/questão</w:t>
            </w:r>
            <w:r>
              <w:rPr>
                <w:noProof/>
                <w:webHidden/>
              </w:rPr>
              <w:tab/>
            </w:r>
            <w:r>
              <w:rPr>
                <w:noProof/>
                <w:webHidden/>
              </w:rPr>
              <w:fldChar w:fldCharType="begin"/>
            </w:r>
            <w:r>
              <w:rPr>
                <w:noProof/>
                <w:webHidden/>
              </w:rPr>
              <w:instrText xml:space="preserve"> PAGEREF _Toc68435596 \h </w:instrText>
            </w:r>
            <w:r>
              <w:rPr>
                <w:noProof/>
                <w:webHidden/>
              </w:rPr>
            </w:r>
            <w:r>
              <w:rPr>
                <w:noProof/>
                <w:webHidden/>
              </w:rPr>
              <w:fldChar w:fldCharType="separate"/>
            </w:r>
            <w:r>
              <w:rPr>
                <w:noProof/>
                <w:webHidden/>
              </w:rPr>
              <w:t>15</w:t>
            </w:r>
            <w:r>
              <w:rPr>
                <w:noProof/>
                <w:webHidden/>
              </w:rPr>
              <w:fldChar w:fldCharType="end"/>
            </w:r>
          </w:hyperlink>
        </w:p>
        <w:p w14:paraId="5B96BA4F" w14:textId="197851CD" w:rsidR="00D36A25" w:rsidRDefault="00D36A25" w:rsidP="00D36A25">
          <w:pPr>
            <w:pStyle w:val="TOC2"/>
            <w:rPr>
              <w:rFonts w:asciiTheme="minorHAnsi" w:eastAsiaTheme="minorEastAsia" w:hAnsiTheme="minorHAnsi" w:cstheme="minorBidi"/>
              <w:noProof/>
              <w:sz w:val="24"/>
              <w:szCs w:val="24"/>
              <w:lang w:val="en-US"/>
            </w:rPr>
          </w:pPr>
          <w:hyperlink w:anchor="_Toc68435597" w:history="1">
            <w:r w:rsidRPr="00C012B7">
              <w:rPr>
                <w:rStyle w:val="Hyperlink"/>
                <w:rFonts w:cs="Gill Sans"/>
                <w:noProof/>
                <w:lang w:val="pt-BR"/>
              </w:rPr>
              <w:t>súmula do conhecimento novo</w:t>
            </w:r>
            <w:r>
              <w:rPr>
                <w:noProof/>
                <w:webHidden/>
              </w:rPr>
              <w:tab/>
            </w:r>
            <w:r>
              <w:rPr>
                <w:noProof/>
                <w:webHidden/>
              </w:rPr>
              <w:fldChar w:fldCharType="begin"/>
            </w:r>
            <w:r>
              <w:rPr>
                <w:noProof/>
                <w:webHidden/>
              </w:rPr>
              <w:instrText xml:space="preserve"> PAGEREF _Toc68435597 \h </w:instrText>
            </w:r>
            <w:r>
              <w:rPr>
                <w:noProof/>
                <w:webHidden/>
              </w:rPr>
            </w:r>
            <w:r>
              <w:rPr>
                <w:noProof/>
                <w:webHidden/>
              </w:rPr>
              <w:fldChar w:fldCharType="separate"/>
            </w:r>
            <w:r>
              <w:rPr>
                <w:noProof/>
                <w:webHidden/>
              </w:rPr>
              <w:t>15</w:t>
            </w:r>
            <w:r>
              <w:rPr>
                <w:noProof/>
                <w:webHidden/>
              </w:rPr>
              <w:fldChar w:fldCharType="end"/>
            </w:r>
          </w:hyperlink>
        </w:p>
        <w:p w14:paraId="4076484F" w14:textId="0CE86BAA" w:rsidR="00D36A25" w:rsidRDefault="00D36A25" w:rsidP="00D36A25">
          <w:pPr>
            <w:pStyle w:val="TOC2"/>
            <w:rPr>
              <w:rFonts w:asciiTheme="minorHAnsi" w:eastAsiaTheme="minorEastAsia" w:hAnsiTheme="minorHAnsi" w:cstheme="minorBidi"/>
              <w:noProof/>
              <w:sz w:val="24"/>
              <w:szCs w:val="24"/>
              <w:lang w:val="en-US"/>
            </w:rPr>
          </w:pPr>
          <w:hyperlink w:anchor="_Toc68435598" w:history="1">
            <w:r w:rsidRPr="00C012B7">
              <w:rPr>
                <w:rStyle w:val="Hyperlink"/>
                <w:rFonts w:cs="Gill Sans"/>
                <w:noProof/>
                <w:lang w:val="pt-BR"/>
              </w:rPr>
              <w:t>o que está a seguir</w:t>
            </w:r>
            <w:r>
              <w:rPr>
                <w:noProof/>
                <w:webHidden/>
              </w:rPr>
              <w:tab/>
            </w:r>
            <w:r>
              <w:rPr>
                <w:noProof/>
                <w:webHidden/>
              </w:rPr>
              <w:fldChar w:fldCharType="begin"/>
            </w:r>
            <w:r>
              <w:rPr>
                <w:noProof/>
                <w:webHidden/>
              </w:rPr>
              <w:instrText xml:space="preserve"> PAGEREF _Toc68435598 \h </w:instrText>
            </w:r>
            <w:r>
              <w:rPr>
                <w:noProof/>
                <w:webHidden/>
              </w:rPr>
            </w:r>
            <w:r>
              <w:rPr>
                <w:noProof/>
                <w:webHidden/>
              </w:rPr>
              <w:fldChar w:fldCharType="separate"/>
            </w:r>
            <w:r>
              <w:rPr>
                <w:noProof/>
                <w:webHidden/>
              </w:rPr>
              <w:t>15</w:t>
            </w:r>
            <w:r>
              <w:rPr>
                <w:noProof/>
                <w:webHidden/>
              </w:rPr>
              <w:fldChar w:fldCharType="end"/>
            </w:r>
          </w:hyperlink>
        </w:p>
        <w:p w14:paraId="14C0CFD9" w14:textId="31985287"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599" w:history="1">
            <w:r w:rsidRPr="00C012B7">
              <w:rPr>
                <w:rStyle w:val="Hyperlink"/>
                <w:noProof/>
              </w:rPr>
              <w:t>1. O Contexto da Prova de Conceito (PoC)</w:t>
            </w:r>
            <w:r>
              <w:rPr>
                <w:noProof/>
                <w:webHidden/>
              </w:rPr>
              <w:tab/>
            </w:r>
            <w:r>
              <w:rPr>
                <w:noProof/>
                <w:webHidden/>
              </w:rPr>
              <w:fldChar w:fldCharType="begin"/>
            </w:r>
            <w:r>
              <w:rPr>
                <w:noProof/>
                <w:webHidden/>
              </w:rPr>
              <w:instrText xml:space="preserve"> PAGEREF _Toc68435599 \h </w:instrText>
            </w:r>
            <w:r>
              <w:rPr>
                <w:noProof/>
                <w:webHidden/>
              </w:rPr>
            </w:r>
            <w:r>
              <w:rPr>
                <w:noProof/>
                <w:webHidden/>
              </w:rPr>
              <w:fldChar w:fldCharType="separate"/>
            </w:r>
            <w:r>
              <w:rPr>
                <w:noProof/>
                <w:webHidden/>
              </w:rPr>
              <w:t>16</w:t>
            </w:r>
            <w:r>
              <w:rPr>
                <w:noProof/>
                <w:webHidden/>
              </w:rPr>
              <w:fldChar w:fldCharType="end"/>
            </w:r>
          </w:hyperlink>
        </w:p>
        <w:p w14:paraId="43F286CE" w14:textId="47D94F30" w:rsidR="00D36A25" w:rsidRDefault="00D36A25" w:rsidP="00D36A25">
          <w:pPr>
            <w:pStyle w:val="TOC2"/>
            <w:rPr>
              <w:rFonts w:asciiTheme="minorHAnsi" w:eastAsiaTheme="minorEastAsia" w:hAnsiTheme="minorHAnsi" w:cstheme="minorBidi"/>
              <w:noProof/>
              <w:sz w:val="24"/>
              <w:szCs w:val="24"/>
              <w:lang w:val="en-US"/>
            </w:rPr>
          </w:pPr>
          <w:hyperlink w:anchor="_Toc68435600" w:history="1">
            <w:r w:rsidRPr="00C012B7">
              <w:rPr>
                <w:rStyle w:val="Hyperlink"/>
                <w:noProof/>
              </w:rPr>
              <w:t>1.1. A PoC – uma introdução</w:t>
            </w:r>
            <w:r>
              <w:rPr>
                <w:noProof/>
                <w:webHidden/>
              </w:rPr>
              <w:tab/>
            </w:r>
            <w:r>
              <w:rPr>
                <w:noProof/>
                <w:webHidden/>
              </w:rPr>
              <w:fldChar w:fldCharType="begin"/>
            </w:r>
            <w:r>
              <w:rPr>
                <w:noProof/>
                <w:webHidden/>
              </w:rPr>
              <w:instrText xml:space="preserve"> PAGEREF _Toc68435600 \h </w:instrText>
            </w:r>
            <w:r>
              <w:rPr>
                <w:noProof/>
                <w:webHidden/>
              </w:rPr>
            </w:r>
            <w:r>
              <w:rPr>
                <w:noProof/>
                <w:webHidden/>
              </w:rPr>
              <w:fldChar w:fldCharType="separate"/>
            </w:r>
            <w:r>
              <w:rPr>
                <w:noProof/>
                <w:webHidden/>
              </w:rPr>
              <w:t>16</w:t>
            </w:r>
            <w:r>
              <w:rPr>
                <w:noProof/>
                <w:webHidden/>
              </w:rPr>
              <w:fldChar w:fldCharType="end"/>
            </w:r>
          </w:hyperlink>
        </w:p>
        <w:p w14:paraId="4A2A77E8" w14:textId="7655717B" w:rsidR="00D36A25" w:rsidRDefault="00D36A25" w:rsidP="00D36A25">
          <w:pPr>
            <w:pStyle w:val="TOC2"/>
            <w:rPr>
              <w:rFonts w:asciiTheme="minorHAnsi" w:eastAsiaTheme="minorEastAsia" w:hAnsiTheme="minorHAnsi" w:cstheme="minorBidi"/>
              <w:noProof/>
              <w:sz w:val="24"/>
              <w:szCs w:val="24"/>
              <w:lang w:val="en-US"/>
            </w:rPr>
          </w:pPr>
          <w:hyperlink w:anchor="_Toc68435601" w:history="1">
            <w:r w:rsidRPr="00C012B7">
              <w:rPr>
                <w:rStyle w:val="Hyperlink"/>
                <w:noProof/>
              </w:rPr>
              <w:t>1.2. A PoC e sua aplicabilidade</w:t>
            </w:r>
            <w:r>
              <w:rPr>
                <w:noProof/>
                <w:webHidden/>
              </w:rPr>
              <w:tab/>
            </w:r>
            <w:r>
              <w:rPr>
                <w:noProof/>
                <w:webHidden/>
              </w:rPr>
              <w:fldChar w:fldCharType="begin"/>
            </w:r>
            <w:r>
              <w:rPr>
                <w:noProof/>
                <w:webHidden/>
              </w:rPr>
              <w:instrText xml:space="preserve"> PAGEREF _Toc68435601 \h </w:instrText>
            </w:r>
            <w:r>
              <w:rPr>
                <w:noProof/>
                <w:webHidden/>
              </w:rPr>
            </w:r>
            <w:r>
              <w:rPr>
                <w:noProof/>
                <w:webHidden/>
              </w:rPr>
              <w:fldChar w:fldCharType="separate"/>
            </w:r>
            <w:r>
              <w:rPr>
                <w:noProof/>
                <w:webHidden/>
              </w:rPr>
              <w:t>16</w:t>
            </w:r>
            <w:r>
              <w:rPr>
                <w:noProof/>
                <w:webHidden/>
              </w:rPr>
              <w:fldChar w:fldCharType="end"/>
            </w:r>
          </w:hyperlink>
        </w:p>
        <w:p w14:paraId="5A46EEC6" w14:textId="457A897A" w:rsidR="00D36A25" w:rsidRDefault="00D36A25" w:rsidP="00D36A25">
          <w:pPr>
            <w:pStyle w:val="TOC2"/>
            <w:rPr>
              <w:rFonts w:asciiTheme="minorHAnsi" w:eastAsiaTheme="minorEastAsia" w:hAnsiTheme="minorHAnsi" w:cstheme="minorBidi"/>
              <w:noProof/>
              <w:sz w:val="24"/>
              <w:szCs w:val="24"/>
              <w:lang w:val="en-US"/>
            </w:rPr>
          </w:pPr>
          <w:hyperlink w:anchor="_Toc68435602" w:history="1">
            <w:r w:rsidRPr="00C012B7">
              <w:rPr>
                <w:rStyle w:val="Hyperlink"/>
                <w:noProof/>
              </w:rPr>
              <w:t>1.3. A PoC e os Sistemas de Informação</w:t>
            </w:r>
            <w:r>
              <w:rPr>
                <w:noProof/>
                <w:webHidden/>
              </w:rPr>
              <w:tab/>
            </w:r>
            <w:r>
              <w:rPr>
                <w:noProof/>
                <w:webHidden/>
              </w:rPr>
              <w:fldChar w:fldCharType="begin"/>
            </w:r>
            <w:r>
              <w:rPr>
                <w:noProof/>
                <w:webHidden/>
              </w:rPr>
              <w:instrText xml:space="preserve"> PAGEREF _Toc68435602 \h </w:instrText>
            </w:r>
            <w:r>
              <w:rPr>
                <w:noProof/>
                <w:webHidden/>
              </w:rPr>
            </w:r>
            <w:r>
              <w:rPr>
                <w:noProof/>
                <w:webHidden/>
              </w:rPr>
              <w:fldChar w:fldCharType="separate"/>
            </w:r>
            <w:r>
              <w:rPr>
                <w:noProof/>
                <w:webHidden/>
              </w:rPr>
              <w:t>16</w:t>
            </w:r>
            <w:r>
              <w:rPr>
                <w:noProof/>
                <w:webHidden/>
              </w:rPr>
              <w:fldChar w:fldCharType="end"/>
            </w:r>
          </w:hyperlink>
        </w:p>
        <w:p w14:paraId="6E43068E" w14:textId="2F4095A2" w:rsidR="00D36A25" w:rsidRDefault="00D36A25" w:rsidP="00D36A25">
          <w:pPr>
            <w:pStyle w:val="TOC2"/>
            <w:rPr>
              <w:rFonts w:asciiTheme="minorHAnsi" w:eastAsiaTheme="minorEastAsia" w:hAnsiTheme="minorHAnsi" w:cstheme="minorBidi"/>
              <w:noProof/>
              <w:sz w:val="24"/>
              <w:szCs w:val="24"/>
              <w:lang w:val="en-US"/>
            </w:rPr>
          </w:pPr>
          <w:hyperlink w:anchor="_Toc68435603" w:history="1">
            <w:r w:rsidRPr="00C012B7">
              <w:rPr>
                <w:rStyle w:val="Hyperlink"/>
                <w:noProof/>
              </w:rPr>
              <w:t>1.4. A PoC e nossas reflexões</w:t>
            </w:r>
            <w:r>
              <w:rPr>
                <w:noProof/>
                <w:webHidden/>
              </w:rPr>
              <w:tab/>
            </w:r>
            <w:r>
              <w:rPr>
                <w:noProof/>
                <w:webHidden/>
              </w:rPr>
              <w:fldChar w:fldCharType="begin"/>
            </w:r>
            <w:r>
              <w:rPr>
                <w:noProof/>
                <w:webHidden/>
              </w:rPr>
              <w:instrText xml:space="preserve"> PAGEREF _Toc68435603 \h </w:instrText>
            </w:r>
            <w:r>
              <w:rPr>
                <w:noProof/>
                <w:webHidden/>
              </w:rPr>
            </w:r>
            <w:r>
              <w:rPr>
                <w:noProof/>
                <w:webHidden/>
              </w:rPr>
              <w:fldChar w:fldCharType="separate"/>
            </w:r>
            <w:r>
              <w:rPr>
                <w:noProof/>
                <w:webHidden/>
              </w:rPr>
              <w:t>16</w:t>
            </w:r>
            <w:r>
              <w:rPr>
                <w:noProof/>
                <w:webHidden/>
              </w:rPr>
              <w:fldChar w:fldCharType="end"/>
            </w:r>
          </w:hyperlink>
        </w:p>
        <w:p w14:paraId="1C5F739E" w14:textId="7C00F367"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04" w:history="1">
            <w:r w:rsidRPr="00C012B7">
              <w:rPr>
                <w:rStyle w:val="Hyperlink"/>
                <w:noProof/>
              </w:rPr>
              <w:t>2. Objetivo e Metodologia</w:t>
            </w:r>
            <w:r>
              <w:rPr>
                <w:noProof/>
                <w:webHidden/>
              </w:rPr>
              <w:tab/>
            </w:r>
            <w:r>
              <w:rPr>
                <w:noProof/>
                <w:webHidden/>
              </w:rPr>
              <w:fldChar w:fldCharType="begin"/>
            </w:r>
            <w:r>
              <w:rPr>
                <w:noProof/>
                <w:webHidden/>
              </w:rPr>
              <w:instrText xml:space="preserve"> PAGEREF _Toc68435604 \h </w:instrText>
            </w:r>
            <w:r>
              <w:rPr>
                <w:noProof/>
                <w:webHidden/>
              </w:rPr>
            </w:r>
            <w:r>
              <w:rPr>
                <w:noProof/>
                <w:webHidden/>
              </w:rPr>
              <w:fldChar w:fldCharType="separate"/>
            </w:r>
            <w:r>
              <w:rPr>
                <w:noProof/>
                <w:webHidden/>
              </w:rPr>
              <w:t>16</w:t>
            </w:r>
            <w:r>
              <w:rPr>
                <w:noProof/>
                <w:webHidden/>
              </w:rPr>
              <w:fldChar w:fldCharType="end"/>
            </w:r>
          </w:hyperlink>
        </w:p>
        <w:p w14:paraId="14E33BF5" w14:textId="1AA36D6B" w:rsidR="00D36A25" w:rsidRDefault="00D36A25" w:rsidP="00D36A25">
          <w:pPr>
            <w:pStyle w:val="TOC2"/>
            <w:rPr>
              <w:rFonts w:asciiTheme="minorHAnsi" w:eastAsiaTheme="minorEastAsia" w:hAnsiTheme="minorHAnsi" w:cstheme="minorBidi"/>
              <w:noProof/>
              <w:sz w:val="24"/>
              <w:szCs w:val="24"/>
              <w:lang w:val="en-US"/>
            </w:rPr>
          </w:pPr>
          <w:hyperlink w:anchor="_Toc68435605" w:history="1">
            <w:r w:rsidRPr="00C012B7">
              <w:rPr>
                <w:rStyle w:val="Hyperlink"/>
                <w:noProof/>
              </w:rPr>
              <w:t>2.1. As lentes teóricas adotadas em nossa investigação</w:t>
            </w:r>
            <w:r>
              <w:rPr>
                <w:noProof/>
                <w:webHidden/>
              </w:rPr>
              <w:tab/>
            </w:r>
            <w:r>
              <w:rPr>
                <w:noProof/>
                <w:webHidden/>
              </w:rPr>
              <w:fldChar w:fldCharType="begin"/>
            </w:r>
            <w:r>
              <w:rPr>
                <w:noProof/>
                <w:webHidden/>
              </w:rPr>
              <w:instrText xml:space="preserve"> PAGEREF _Toc68435605 \h </w:instrText>
            </w:r>
            <w:r>
              <w:rPr>
                <w:noProof/>
                <w:webHidden/>
              </w:rPr>
            </w:r>
            <w:r>
              <w:rPr>
                <w:noProof/>
                <w:webHidden/>
              </w:rPr>
              <w:fldChar w:fldCharType="separate"/>
            </w:r>
            <w:r>
              <w:rPr>
                <w:noProof/>
                <w:webHidden/>
              </w:rPr>
              <w:t>16</w:t>
            </w:r>
            <w:r>
              <w:rPr>
                <w:noProof/>
                <w:webHidden/>
              </w:rPr>
              <w:fldChar w:fldCharType="end"/>
            </w:r>
          </w:hyperlink>
        </w:p>
        <w:p w14:paraId="6C7FEB63" w14:textId="30DF6B21" w:rsidR="00D36A25" w:rsidRDefault="00D36A25" w:rsidP="00D36A25">
          <w:pPr>
            <w:pStyle w:val="TOC2"/>
            <w:rPr>
              <w:rFonts w:asciiTheme="minorHAnsi" w:eastAsiaTheme="minorEastAsia" w:hAnsiTheme="minorHAnsi" w:cstheme="minorBidi"/>
              <w:noProof/>
              <w:sz w:val="24"/>
              <w:szCs w:val="24"/>
              <w:lang w:val="en-US"/>
            </w:rPr>
          </w:pPr>
          <w:hyperlink w:anchor="_Toc68435606" w:history="1">
            <w:r w:rsidRPr="00C012B7">
              <w:rPr>
                <w:rStyle w:val="Hyperlink"/>
                <w:noProof/>
              </w:rPr>
              <w:t>2.2. Objetivo de nossa investigação e sua relevância</w:t>
            </w:r>
            <w:r>
              <w:rPr>
                <w:noProof/>
                <w:webHidden/>
              </w:rPr>
              <w:tab/>
            </w:r>
            <w:r>
              <w:rPr>
                <w:noProof/>
                <w:webHidden/>
              </w:rPr>
              <w:fldChar w:fldCharType="begin"/>
            </w:r>
            <w:r>
              <w:rPr>
                <w:noProof/>
                <w:webHidden/>
              </w:rPr>
              <w:instrText xml:space="preserve"> PAGEREF _Toc68435606 \h </w:instrText>
            </w:r>
            <w:r>
              <w:rPr>
                <w:noProof/>
                <w:webHidden/>
              </w:rPr>
            </w:r>
            <w:r>
              <w:rPr>
                <w:noProof/>
                <w:webHidden/>
              </w:rPr>
              <w:fldChar w:fldCharType="separate"/>
            </w:r>
            <w:r>
              <w:rPr>
                <w:noProof/>
                <w:webHidden/>
              </w:rPr>
              <w:t>17</w:t>
            </w:r>
            <w:r>
              <w:rPr>
                <w:noProof/>
                <w:webHidden/>
              </w:rPr>
              <w:fldChar w:fldCharType="end"/>
            </w:r>
          </w:hyperlink>
        </w:p>
        <w:p w14:paraId="02761673" w14:textId="25626E05" w:rsidR="00D36A25" w:rsidRDefault="00D36A25" w:rsidP="00D36A25">
          <w:pPr>
            <w:pStyle w:val="TOC2"/>
            <w:rPr>
              <w:rFonts w:asciiTheme="minorHAnsi" w:eastAsiaTheme="minorEastAsia" w:hAnsiTheme="minorHAnsi" w:cstheme="minorBidi"/>
              <w:noProof/>
              <w:sz w:val="24"/>
              <w:szCs w:val="24"/>
              <w:lang w:val="en-US"/>
            </w:rPr>
          </w:pPr>
          <w:hyperlink w:anchor="_Toc68435607" w:history="1">
            <w:r w:rsidRPr="00C012B7">
              <w:rPr>
                <w:rStyle w:val="Hyperlink"/>
                <w:noProof/>
              </w:rPr>
              <w:t>2.3. Qual a questão de investigação e as sub questões?</w:t>
            </w:r>
            <w:r>
              <w:rPr>
                <w:noProof/>
                <w:webHidden/>
              </w:rPr>
              <w:tab/>
            </w:r>
            <w:r>
              <w:rPr>
                <w:noProof/>
                <w:webHidden/>
              </w:rPr>
              <w:fldChar w:fldCharType="begin"/>
            </w:r>
            <w:r>
              <w:rPr>
                <w:noProof/>
                <w:webHidden/>
              </w:rPr>
              <w:instrText xml:space="preserve"> PAGEREF _Toc68435607 \h </w:instrText>
            </w:r>
            <w:r>
              <w:rPr>
                <w:noProof/>
                <w:webHidden/>
              </w:rPr>
            </w:r>
            <w:r>
              <w:rPr>
                <w:noProof/>
                <w:webHidden/>
              </w:rPr>
              <w:fldChar w:fldCharType="separate"/>
            </w:r>
            <w:r>
              <w:rPr>
                <w:noProof/>
                <w:webHidden/>
              </w:rPr>
              <w:t>17</w:t>
            </w:r>
            <w:r>
              <w:rPr>
                <w:noProof/>
                <w:webHidden/>
              </w:rPr>
              <w:fldChar w:fldCharType="end"/>
            </w:r>
          </w:hyperlink>
        </w:p>
        <w:p w14:paraId="0747F965" w14:textId="621F3656" w:rsidR="00D36A25" w:rsidRDefault="00D36A25" w:rsidP="00D36A25">
          <w:pPr>
            <w:pStyle w:val="TOC2"/>
            <w:rPr>
              <w:rFonts w:asciiTheme="minorHAnsi" w:eastAsiaTheme="minorEastAsia" w:hAnsiTheme="minorHAnsi" w:cstheme="minorBidi"/>
              <w:noProof/>
              <w:sz w:val="24"/>
              <w:szCs w:val="24"/>
              <w:lang w:val="en-US"/>
            </w:rPr>
          </w:pPr>
          <w:hyperlink w:anchor="_Toc68435608" w:history="1">
            <w:r w:rsidRPr="00C012B7">
              <w:rPr>
                <w:rStyle w:val="Hyperlink"/>
                <w:noProof/>
              </w:rPr>
              <w:t>2.4. Metodologia de investigação: como estudá-la e porquê?</w:t>
            </w:r>
            <w:r>
              <w:rPr>
                <w:noProof/>
                <w:webHidden/>
              </w:rPr>
              <w:tab/>
            </w:r>
            <w:r>
              <w:rPr>
                <w:noProof/>
                <w:webHidden/>
              </w:rPr>
              <w:fldChar w:fldCharType="begin"/>
            </w:r>
            <w:r>
              <w:rPr>
                <w:noProof/>
                <w:webHidden/>
              </w:rPr>
              <w:instrText xml:space="preserve"> PAGEREF _Toc68435608 \h </w:instrText>
            </w:r>
            <w:r>
              <w:rPr>
                <w:noProof/>
                <w:webHidden/>
              </w:rPr>
            </w:r>
            <w:r>
              <w:rPr>
                <w:noProof/>
                <w:webHidden/>
              </w:rPr>
              <w:fldChar w:fldCharType="separate"/>
            </w:r>
            <w:r>
              <w:rPr>
                <w:noProof/>
                <w:webHidden/>
              </w:rPr>
              <w:t>17</w:t>
            </w:r>
            <w:r>
              <w:rPr>
                <w:noProof/>
                <w:webHidden/>
              </w:rPr>
              <w:fldChar w:fldCharType="end"/>
            </w:r>
          </w:hyperlink>
        </w:p>
        <w:p w14:paraId="6F375356" w14:textId="52303BBD" w:rsidR="00D36A25" w:rsidRDefault="00D36A25" w:rsidP="00D36A25">
          <w:pPr>
            <w:pStyle w:val="TOC2"/>
            <w:rPr>
              <w:rFonts w:asciiTheme="minorHAnsi" w:eastAsiaTheme="minorEastAsia" w:hAnsiTheme="minorHAnsi" w:cstheme="minorBidi"/>
              <w:noProof/>
              <w:sz w:val="24"/>
              <w:szCs w:val="24"/>
              <w:lang w:val="en-US"/>
            </w:rPr>
          </w:pPr>
          <w:hyperlink w:anchor="_Toc68435609" w:history="1">
            <w:r w:rsidRPr="00C012B7">
              <w:rPr>
                <w:rStyle w:val="Hyperlink"/>
                <w:noProof/>
              </w:rPr>
              <w:t>2.5. Apresentação e descrição do caminho percorrido em nossa investigação</w:t>
            </w:r>
            <w:r>
              <w:rPr>
                <w:noProof/>
                <w:webHidden/>
              </w:rPr>
              <w:tab/>
            </w:r>
            <w:r>
              <w:rPr>
                <w:noProof/>
                <w:webHidden/>
              </w:rPr>
              <w:fldChar w:fldCharType="begin"/>
            </w:r>
            <w:r>
              <w:rPr>
                <w:noProof/>
                <w:webHidden/>
              </w:rPr>
              <w:instrText xml:space="preserve"> PAGEREF _Toc68435609 \h </w:instrText>
            </w:r>
            <w:r>
              <w:rPr>
                <w:noProof/>
                <w:webHidden/>
              </w:rPr>
            </w:r>
            <w:r>
              <w:rPr>
                <w:noProof/>
                <w:webHidden/>
              </w:rPr>
              <w:fldChar w:fldCharType="separate"/>
            </w:r>
            <w:r>
              <w:rPr>
                <w:noProof/>
                <w:webHidden/>
              </w:rPr>
              <w:t>17</w:t>
            </w:r>
            <w:r>
              <w:rPr>
                <w:noProof/>
                <w:webHidden/>
              </w:rPr>
              <w:fldChar w:fldCharType="end"/>
            </w:r>
          </w:hyperlink>
        </w:p>
        <w:p w14:paraId="3884EB31" w14:textId="4275490C"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10" w:history="1">
            <w:r w:rsidRPr="00C012B7">
              <w:rPr>
                <w:rStyle w:val="Hyperlink"/>
                <w:noProof/>
              </w:rPr>
              <w:t>3. As Bases Teóricas</w:t>
            </w:r>
            <w:r>
              <w:rPr>
                <w:noProof/>
                <w:webHidden/>
              </w:rPr>
              <w:tab/>
            </w:r>
            <w:r>
              <w:rPr>
                <w:noProof/>
                <w:webHidden/>
              </w:rPr>
              <w:fldChar w:fldCharType="begin"/>
            </w:r>
            <w:r>
              <w:rPr>
                <w:noProof/>
                <w:webHidden/>
              </w:rPr>
              <w:instrText xml:space="preserve"> PAGEREF _Toc68435610 \h </w:instrText>
            </w:r>
            <w:r>
              <w:rPr>
                <w:noProof/>
                <w:webHidden/>
              </w:rPr>
            </w:r>
            <w:r>
              <w:rPr>
                <w:noProof/>
                <w:webHidden/>
              </w:rPr>
              <w:fldChar w:fldCharType="separate"/>
            </w:r>
            <w:r>
              <w:rPr>
                <w:noProof/>
                <w:webHidden/>
              </w:rPr>
              <w:t>18</w:t>
            </w:r>
            <w:r>
              <w:rPr>
                <w:noProof/>
                <w:webHidden/>
              </w:rPr>
              <w:fldChar w:fldCharType="end"/>
            </w:r>
          </w:hyperlink>
        </w:p>
        <w:p w14:paraId="5E3F8327" w14:textId="17C79D75" w:rsidR="00D36A25" w:rsidRDefault="00D36A25" w:rsidP="00D36A25">
          <w:pPr>
            <w:pStyle w:val="TOC2"/>
            <w:rPr>
              <w:rFonts w:asciiTheme="minorHAnsi" w:eastAsiaTheme="minorEastAsia" w:hAnsiTheme="minorHAnsi" w:cstheme="minorBidi"/>
              <w:noProof/>
              <w:sz w:val="24"/>
              <w:szCs w:val="24"/>
              <w:lang w:val="en-US"/>
            </w:rPr>
          </w:pPr>
          <w:hyperlink w:anchor="_Toc68435611" w:history="1">
            <w:r w:rsidRPr="00C012B7">
              <w:rPr>
                <w:rStyle w:val="Hyperlink"/>
                <w:noProof/>
              </w:rPr>
              <w:t>3.1. A Engenharia do Contexto</w:t>
            </w:r>
            <w:r>
              <w:rPr>
                <w:noProof/>
                <w:webHidden/>
              </w:rPr>
              <w:tab/>
            </w:r>
            <w:r>
              <w:rPr>
                <w:noProof/>
                <w:webHidden/>
              </w:rPr>
              <w:fldChar w:fldCharType="begin"/>
            </w:r>
            <w:r>
              <w:rPr>
                <w:noProof/>
                <w:webHidden/>
              </w:rPr>
              <w:instrText xml:space="preserve"> PAGEREF _Toc68435611 \h </w:instrText>
            </w:r>
            <w:r>
              <w:rPr>
                <w:noProof/>
                <w:webHidden/>
              </w:rPr>
            </w:r>
            <w:r>
              <w:rPr>
                <w:noProof/>
                <w:webHidden/>
              </w:rPr>
              <w:fldChar w:fldCharType="separate"/>
            </w:r>
            <w:r>
              <w:rPr>
                <w:noProof/>
                <w:webHidden/>
              </w:rPr>
              <w:t>18</w:t>
            </w:r>
            <w:r>
              <w:rPr>
                <w:noProof/>
                <w:webHidden/>
              </w:rPr>
              <w:fldChar w:fldCharType="end"/>
            </w:r>
          </w:hyperlink>
        </w:p>
        <w:p w14:paraId="45974C87" w14:textId="4A00D25A" w:rsidR="00D36A25" w:rsidRDefault="00D36A25" w:rsidP="00D36A25">
          <w:pPr>
            <w:pStyle w:val="TOC2"/>
            <w:rPr>
              <w:rFonts w:asciiTheme="minorHAnsi" w:eastAsiaTheme="minorEastAsia" w:hAnsiTheme="minorHAnsi" w:cstheme="minorBidi"/>
              <w:noProof/>
              <w:sz w:val="24"/>
              <w:szCs w:val="24"/>
              <w:lang w:val="en-US"/>
            </w:rPr>
          </w:pPr>
          <w:hyperlink w:anchor="_Toc68435612" w:history="1">
            <w:r w:rsidRPr="00C012B7">
              <w:rPr>
                <w:rStyle w:val="Hyperlink"/>
                <w:noProof/>
              </w:rPr>
              <w:t>3.2. A Teoria da Atividade</w:t>
            </w:r>
            <w:r>
              <w:rPr>
                <w:noProof/>
                <w:webHidden/>
              </w:rPr>
              <w:tab/>
            </w:r>
            <w:r>
              <w:rPr>
                <w:noProof/>
                <w:webHidden/>
              </w:rPr>
              <w:fldChar w:fldCharType="begin"/>
            </w:r>
            <w:r>
              <w:rPr>
                <w:noProof/>
                <w:webHidden/>
              </w:rPr>
              <w:instrText xml:space="preserve"> PAGEREF _Toc68435612 \h </w:instrText>
            </w:r>
            <w:r>
              <w:rPr>
                <w:noProof/>
                <w:webHidden/>
              </w:rPr>
            </w:r>
            <w:r>
              <w:rPr>
                <w:noProof/>
                <w:webHidden/>
              </w:rPr>
              <w:fldChar w:fldCharType="separate"/>
            </w:r>
            <w:r>
              <w:rPr>
                <w:noProof/>
                <w:webHidden/>
              </w:rPr>
              <w:t>18</w:t>
            </w:r>
            <w:r>
              <w:rPr>
                <w:noProof/>
                <w:webHidden/>
              </w:rPr>
              <w:fldChar w:fldCharType="end"/>
            </w:r>
          </w:hyperlink>
        </w:p>
        <w:p w14:paraId="585FBD52" w14:textId="02CB855B" w:rsidR="00D36A25" w:rsidRDefault="00D36A25" w:rsidP="00D36A25">
          <w:pPr>
            <w:pStyle w:val="TOC2"/>
            <w:rPr>
              <w:rFonts w:asciiTheme="minorHAnsi" w:eastAsiaTheme="minorEastAsia" w:hAnsiTheme="minorHAnsi" w:cstheme="minorBidi"/>
              <w:noProof/>
              <w:sz w:val="24"/>
              <w:szCs w:val="24"/>
              <w:lang w:val="en-US"/>
            </w:rPr>
          </w:pPr>
          <w:hyperlink w:anchor="_Toc68435613" w:history="1">
            <w:r w:rsidRPr="00C012B7">
              <w:rPr>
                <w:rStyle w:val="Hyperlink"/>
                <w:noProof/>
              </w:rPr>
              <w:t>3.3. As Práticas</w:t>
            </w:r>
            <w:r>
              <w:rPr>
                <w:noProof/>
                <w:webHidden/>
              </w:rPr>
              <w:tab/>
            </w:r>
            <w:r>
              <w:rPr>
                <w:noProof/>
                <w:webHidden/>
              </w:rPr>
              <w:fldChar w:fldCharType="begin"/>
            </w:r>
            <w:r>
              <w:rPr>
                <w:noProof/>
                <w:webHidden/>
              </w:rPr>
              <w:instrText xml:space="preserve"> PAGEREF _Toc68435613 \h </w:instrText>
            </w:r>
            <w:r>
              <w:rPr>
                <w:noProof/>
                <w:webHidden/>
              </w:rPr>
            </w:r>
            <w:r>
              <w:rPr>
                <w:noProof/>
                <w:webHidden/>
              </w:rPr>
              <w:fldChar w:fldCharType="separate"/>
            </w:r>
            <w:r>
              <w:rPr>
                <w:noProof/>
                <w:webHidden/>
              </w:rPr>
              <w:t>18</w:t>
            </w:r>
            <w:r>
              <w:rPr>
                <w:noProof/>
                <w:webHidden/>
              </w:rPr>
              <w:fldChar w:fldCharType="end"/>
            </w:r>
          </w:hyperlink>
        </w:p>
        <w:p w14:paraId="6BEECA4E" w14:textId="5FCAA2E4" w:rsidR="00D36A25" w:rsidRDefault="00D36A25" w:rsidP="00D36A25">
          <w:pPr>
            <w:pStyle w:val="TOC2"/>
            <w:rPr>
              <w:rFonts w:asciiTheme="minorHAnsi" w:eastAsiaTheme="minorEastAsia" w:hAnsiTheme="minorHAnsi" w:cstheme="minorBidi"/>
              <w:noProof/>
              <w:sz w:val="24"/>
              <w:szCs w:val="24"/>
              <w:lang w:val="en-US"/>
            </w:rPr>
          </w:pPr>
          <w:hyperlink w:anchor="_Toc68435614" w:history="1">
            <w:r w:rsidRPr="00C012B7">
              <w:rPr>
                <w:rStyle w:val="Hyperlink"/>
                <w:noProof/>
              </w:rPr>
              <w:t>3.4. A Hermenêutica</w:t>
            </w:r>
            <w:r>
              <w:rPr>
                <w:noProof/>
                <w:webHidden/>
              </w:rPr>
              <w:tab/>
            </w:r>
            <w:r>
              <w:rPr>
                <w:noProof/>
                <w:webHidden/>
              </w:rPr>
              <w:fldChar w:fldCharType="begin"/>
            </w:r>
            <w:r>
              <w:rPr>
                <w:noProof/>
                <w:webHidden/>
              </w:rPr>
              <w:instrText xml:space="preserve"> PAGEREF _Toc68435614 \h </w:instrText>
            </w:r>
            <w:r>
              <w:rPr>
                <w:noProof/>
                <w:webHidden/>
              </w:rPr>
            </w:r>
            <w:r>
              <w:rPr>
                <w:noProof/>
                <w:webHidden/>
              </w:rPr>
              <w:fldChar w:fldCharType="separate"/>
            </w:r>
            <w:r>
              <w:rPr>
                <w:noProof/>
                <w:webHidden/>
              </w:rPr>
              <w:t>18</w:t>
            </w:r>
            <w:r>
              <w:rPr>
                <w:noProof/>
                <w:webHidden/>
              </w:rPr>
              <w:fldChar w:fldCharType="end"/>
            </w:r>
          </w:hyperlink>
        </w:p>
        <w:p w14:paraId="42D3F22B" w14:textId="6B31A5F8" w:rsidR="00D36A25" w:rsidRDefault="00D36A25" w:rsidP="00D36A25">
          <w:pPr>
            <w:pStyle w:val="TOC2"/>
            <w:rPr>
              <w:rFonts w:asciiTheme="minorHAnsi" w:eastAsiaTheme="minorEastAsia" w:hAnsiTheme="minorHAnsi" w:cstheme="minorBidi"/>
              <w:noProof/>
              <w:sz w:val="24"/>
              <w:szCs w:val="24"/>
              <w:lang w:val="en-US"/>
            </w:rPr>
          </w:pPr>
          <w:hyperlink w:anchor="_Toc68435615" w:history="1">
            <w:r w:rsidRPr="00C012B7">
              <w:rPr>
                <w:rStyle w:val="Hyperlink"/>
                <w:noProof/>
              </w:rPr>
              <w:t>3.5. A Gestão do Conhecimento</w:t>
            </w:r>
            <w:r>
              <w:rPr>
                <w:noProof/>
                <w:webHidden/>
              </w:rPr>
              <w:tab/>
            </w:r>
            <w:r>
              <w:rPr>
                <w:noProof/>
                <w:webHidden/>
              </w:rPr>
              <w:fldChar w:fldCharType="begin"/>
            </w:r>
            <w:r>
              <w:rPr>
                <w:noProof/>
                <w:webHidden/>
              </w:rPr>
              <w:instrText xml:space="preserve"> PAGEREF _Toc68435615 \h </w:instrText>
            </w:r>
            <w:r>
              <w:rPr>
                <w:noProof/>
                <w:webHidden/>
              </w:rPr>
            </w:r>
            <w:r>
              <w:rPr>
                <w:noProof/>
                <w:webHidden/>
              </w:rPr>
              <w:fldChar w:fldCharType="separate"/>
            </w:r>
            <w:r>
              <w:rPr>
                <w:noProof/>
                <w:webHidden/>
              </w:rPr>
              <w:t>18</w:t>
            </w:r>
            <w:r>
              <w:rPr>
                <w:noProof/>
                <w:webHidden/>
              </w:rPr>
              <w:fldChar w:fldCharType="end"/>
            </w:r>
          </w:hyperlink>
        </w:p>
        <w:p w14:paraId="57FE41BF" w14:textId="3C73322C"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16" w:history="1">
            <w:r w:rsidRPr="00C012B7">
              <w:rPr>
                <w:rStyle w:val="Hyperlink"/>
                <w:noProof/>
              </w:rPr>
              <w:t>4. Recolha de evidências</w:t>
            </w:r>
            <w:r>
              <w:rPr>
                <w:noProof/>
                <w:webHidden/>
              </w:rPr>
              <w:tab/>
            </w:r>
            <w:r>
              <w:rPr>
                <w:noProof/>
                <w:webHidden/>
              </w:rPr>
              <w:fldChar w:fldCharType="begin"/>
            </w:r>
            <w:r>
              <w:rPr>
                <w:noProof/>
                <w:webHidden/>
              </w:rPr>
              <w:instrText xml:space="preserve"> PAGEREF _Toc68435616 \h </w:instrText>
            </w:r>
            <w:r>
              <w:rPr>
                <w:noProof/>
                <w:webHidden/>
              </w:rPr>
            </w:r>
            <w:r>
              <w:rPr>
                <w:noProof/>
                <w:webHidden/>
              </w:rPr>
              <w:fldChar w:fldCharType="separate"/>
            </w:r>
            <w:r>
              <w:rPr>
                <w:noProof/>
                <w:webHidden/>
              </w:rPr>
              <w:t>19</w:t>
            </w:r>
            <w:r>
              <w:rPr>
                <w:noProof/>
                <w:webHidden/>
              </w:rPr>
              <w:fldChar w:fldCharType="end"/>
            </w:r>
          </w:hyperlink>
        </w:p>
        <w:p w14:paraId="502D2C54" w14:textId="3880F84E" w:rsidR="00D36A25" w:rsidRDefault="00D36A25" w:rsidP="00D36A25">
          <w:pPr>
            <w:pStyle w:val="TOC2"/>
            <w:rPr>
              <w:rFonts w:asciiTheme="minorHAnsi" w:eastAsiaTheme="minorEastAsia" w:hAnsiTheme="minorHAnsi" w:cstheme="minorBidi"/>
              <w:noProof/>
              <w:sz w:val="24"/>
              <w:szCs w:val="24"/>
              <w:lang w:val="en-US"/>
            </w:rPr>
          </w:pPr>
          <w:hyperlink w:anchor="_Toc68435617" w:history="1">
            <w:r w:rsidRPr="00C012B7">
              <w:rPr>
                <w:rStyle w:val="Hyperlink"/>
                <w:noProof/>
              </w:rPr>
              <w:t>4.1. Relato das evidências no contexto da PoC</w:t>
            </w:r>
            <w:r>
              <w:rPr>
                <w:noProof/>
                <w:webHidden/>
              </w:rPr>
              <w:tab/>
            </w:r>
            <w:r>
              <w:rPr>
                <w:noProof/>
                <w:webHidden/>
              </w:rPr>
              <w:fldChar w:fldCharType="begin"/>
            </w:r>
            <w:r>
              <w:rPr>
                <w:noProof/>
                <w:webHidden/>
              </w:rPr>
              <w:instrText xml:space="preserve"> PAGEREF _Toc68435617 \h </w:instrText>
            </w:r>
            <w:r>
              <w:rPr>
                <w:noProof/>
                <w:webHidden/>
              </w:rPr>
            </w:r>
            <w:r>
              <w:rPr>
                <w:noProof/>
                <w:webHidden/>
              </w:rPr>
              <w:fldChar w:fldCharType="separate"/>
            </w:r>
            <w:r>
              <w:rPr>
                <w:noProof/>
                <w:webHidden/>
              </w:rPr>
              <w:t>19</w:t>
            </w:r>
            <w:r>
              <w:rPr>
                <w:noProof/>
                <w:webHidden/>
              </w:rPr>
              <w:fldChar w:fldCharType="end"/>
            </w:r>
          </w:hyperlink>
        </w:p>
        <w:p w14:paraId="700A7A97" w14:textId="22E5C837" w:rsidR="00D36A25" w:rsidRDefault="00D36A25" w:rsidP="00D36A25">
          <w:pPr>
            <w:pStyle w:val="TOC2"/>
            <w:rPr>
              <w:rFonts w:asciiTheme="minorHAnsi" w:eastAsiaTheme="minorEastAsia" w:hAnsiTheme="minorHAnsi" w:cstheme="minorBidi"/>
              <w:noProof/>
              <w:sz w:val="24"/>
              <w:szCs w:val="24"/>
              <w:lang w:val="en-US"/>
            </w:rPr>
          </w:pPr>
          <w:hyperlink w:anchor="_Toc68435618" w:history="1">
            <w:r w:rsidRPr="00C012B7">
              <w:rPr>
                <w:rStyle w:val="Hyperlink"/>
                <w:noProof/>
              </w:rPr>
              <w:t>4.3. 22 competências dos praticantes no contexto da PoC</w:t>
            </w:r>
            <w:r>
              <w:rPr>
                <w:noProof/>
                <w:webHidden/>
              </w:rPr>
              <w:tab/>
            </w:r>
            <w:r>
              <w:rPr>
                <w:noProof/>
                <w:webHidden/>
              </w:rPr>
              <w:fldChar w:fldCharType="begin"/>
            </w:r>
            <w:r>
              <w:rPr>
                <w:noProof/>
                <w:webHidden/>
              </w:rPr>
              <w:instrText xml:space="preserve"> PAGEREF _Toc68435618 \h </w:instrText>
            </w:r>
            <w:r>
              <w:rPr>
                <w:noProof/>
                <w:webHidden/>
              </w:rPr>
            </w:r>
            <w:r>
              <w:rPr>
                <w:noProof/>
                <w:webHidden/>
              </w:rPr>
              <w:fldChar w:fldCharType="separate"/>
            </w:r>
            <w:r>
              <w:rPr>
                <w:noProof/>
                <w:webHidden/>
              </w:rPr>
              <w:t>19</w:t>
            </w:r>
            <w:r>
              <w:rPr>
                <w:noProof/>
                <w:webHidden/>
              </w:rPr>
              <w:fldChar w:fldCharType="end"/>
            </w:r>
          </w:hyperlink>
        </w:p>
        <w:p w14:paraId="5D0DD828" w14:textId="69AA44C3"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19" w:history="1">
            <w:r w:rsidRPr="00C012B7">
              <w:rPr>
                <w:rStyle w:val="Hyperlink"/>
                <w:noProof/>
              </w:rPr>
              <w:t>5. Um modelo de contexto de práticas de PoC</w:t>
            </w:r>
            <w:r>
              <w:rPr>
                <w:noProof/>
                <w:webHidden/>
              </w:rPr>
              <w:tab/>
            </w:r>
            <w:r>
              <w:rPr>
                <w:noProof/>
                <w:webHidden/>
              </w:rPr>
              <w:fldChar w:fldCharType="begin"/>
            </w:r>
            <w:r>
              <w:rPr>
                <w:noProof/>
                <w:webHidden/>
              </w:rPr>
              <w:instrText xml:space="preserve"> PAGEREF _Toc68435619 \h </w:instrText>
            </w:r>
            <w:r>
              <w:rPr>
                <w:noProof/>
                <w:webHidden/>
              </w:rPr>
            </w:r>
            <w:r>
              <w:rPr>
                <w:noProof/>
                <w:webHidden/>
              </w:rPr>
              <w:fldChar w:fldCharType="separate"/>
            </w:r>
            <w:r>
              <w:rPr>
                <w:noProof/>
                <w:webHidden/>
              </w:rPr>
              <w:t>20</w:t>
            </w:r>
            <w:r>
              <w:rPr>
                <w:noProof/>
                <w:webHidden/>
              </w:rPr>
              <w:fldChar w:fldCharType="end"/>
            </w:r>
          </w:hyperlink>
        </w:p>
        <w:p w14:paraId="772A668C" w14:textId="4BC4E2F8" w:rsidR="00D36A25" w:rsidRDefault="00D36A25" w:rsidP="00D36A25">
          <w:pPr>
            <w:pStyle w:val="TOC2"/>
            <w:rPr>
              <w:rFonts w:asciiTheme="minorHAnsi" w:eastAsiaTheme="minorEastAsia" w:hAnsiTheme="minorHAnsi" w:cstheme="minorBidi"/>
              <w:noProof/>
              <w:sz w:val="24"/>
              <w:szCs w:val="24"/>
              <w:lang w:val="en-US"/>
            </w:rPr>
          </w:pPr>
          <w:hyperlink w:anchor="_Toc68435620" w:history="1">
            <w:r w:rsidRPr="00C012B7">
              <w:rPr>
                <w:rStyle w:val="Hyperlink"/>
                <w:noProof/>
              </w:rPr>
              <w:t>5.1 Mapeando as práticas de PoC com a estrutura de problemas da EC</w:t>
            </w:r>
            <w:r>
              <w:rPr>
                <w:noProof/>
                <w:webHidden/>
              </w:rPr>
              <w:tab/>
            </w:r>
            <w:r>
              <w:rPr>
                <w:noProof/>
                <w:webHidden/>
              </w:rPr>
              <w:fldChar w:fldCharType="begin"/>
            </w:r>
            <w:r>
              <w:rPr>
                <w:noProof/>
                <w:webHidden/>
              </w:rPr>
              <w:instrText xml:space="preserve"> PAGEREF _Toc68435620 \h </w:instrText>
            </w:r>
            <w:r>
              <w:rPr>
                <w:noProof/>
                <w:webHidden/>
              </w:rPr>
            </w:r>
            <w:r>
              <w:rPr>
                <w:noProof/>
                <w:webHidden/>
              </w:rPr>
              <w:fldChar w:fldCharType="separate"/>
            </w:r>
            <w:r>
              <w:rPr>
                <w:noProof/>
                <w:webHidden/>
              </w:rPr>
              <w:t>20</w:t>
            </w:r>
            <w:r>
              <w:rPr>
                <w:noProof/>
                <w:webHidden/>
              </w:rPr>
              <w:fldChar w:fldCharType="end"/>
            </w:r>
          </w:hyperlink>
        </w:p>
        <w:p w14:paraId="30ACF7E8" w14:textId="58D1CF64" w:rsidR="00D36A25" w:rsidRDefault="00D36A25" w:rsidP="00D36A25">
          <w:pPr>
            <w:pStyle w:val="TOC2"/>
            <w:rPr>
              <w:rFonts w:asciiTheme="minorHAnsi" w:eastAsiaTheme="minorEastAsia" w:hAnsiTheme="minorHAnsi" w:cstheme="minorBidi"/>
              <w:noProof/>
              <w:sz w:val="24"/>
              <w:szCs w:val="24"/>
              <w:lang w:val="en-US"/>
            </w:rPr>
          </w:pPr>
          <w:hyperlink w:anchor="_Toc68435621" w:history="1">
            <w:r w:rsidRPr="00C012B7">
              <w:rPr>
                <w:rStyle w:val="Hyperlink"/>
                <w:noProof/>
              </w:rPr>
              <w:t>5.2 Apresentando as práticas de PoC utilizando as lentes teóricas da EC e da TA</w:t>
            </w:r>
            <w:r>
              <w:rPr>
                <w:noProof/>
                <w:webHidden/>
              </w:rPr>
              <w:tab/>
            </w:r>
            <w:r>
              <w:rPr>
                <w:noProof/>
                <w:webHidden/>
              </w:rPr>
              <w:fldChar w:fldCharType="begin"/>
            </w:r>
            <w:r>
              <w:rPr>
                <w:noProof/>
                <w:webHidden/>
              </w:rPr>
              <w:instrText xml:space="preserve"> PAGEREF _Toc68435621 \h </w:instrText>
            </w:r>
            <w:r>
              <w:rPr>
                <w:noProof/>
                <w:webHidden/>
              </w:rPr>
            </w:r>
            <w:r>
              <w:rPr>
                <w:noProof/>
                <w:webHidden/>
              </w:rPr>
              <w:fldChar w:fldCharType="separate"/>
            </w:r>
            <w:r>
              <w:rPr>
                <w:noProof/>
                <w:webHidden/>
              </w:rPr>
              <w:t>20</w:t>
            </w:r>
            <w:r>
              <w:rPr>
                <w:noProof/>
                <w:webHidden/>
              </w:rPr>
              <w:fldChar w:fldCharType="end"/>
            </w:r>
          </w:hyperlink>
        </w:p>
        <w:p w14:paraId="76AF3A3F" w14:textId="755E44AB"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2" w:history="1">
            <w:r w:rsidRPr="00C012B7">
              <w:rPr>
                <w:rStyle w:val="Hyperlink"/>
                <w:noProof/>
              </w:rPr>
              <w:t>5.2.1. A prática de Exploração</w:t>
            </w:r>
            <w:r>
              <w:rPr>
                <w:noProof/>
                <w:webHidden/>
              </w:rPr>
              <w:tab/>
            </w:r>
            <w:r>
              <w:rPr>
                <w:noProof/>
                <w:webHidden/>
              </w:rPr>
              <w:fldChar w:fldCharType="begin"/>
            </w:r>
            <w:r>
              <w:rPr>
                <w:noProof/>
                <w:webHidden/>
              </w:rPr>
              <w:instrText xml:space="preserve"> PAGEREF _Toc68435622 \h </w:instrText>
            </w:r>
            <w:r>
              <w:rPr>
                <w:noProof/>
                <w:webHidden/>
              </w:rPr>
            </w:r>
            <w:r>
              <w:rPr>
                <w:noProof/>
                <w:webHidden/>
              </w:rPr>
              <w:fldChar w:fldCharType="separate"/>
            </w:r>
            <w:r>
              <w:rPr>
                <w:noProof/>
                <w:webHidden/>
              </w:rPr>
              <w:t>20</w:t>
            </w:r>
            <w:r>
              <w:rPr>
                <w:noProof/>
                <w:webHidden/>
              </w:rPr>
              <w:fldChar w:fldCharType="end"/>
            </w:r>
          </w:hyperlink>
        </w:p>
        <w:p w14:paraId="3B5A8137" w14:textId="50F2DD5D"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3" w:history="1">
            <w:r w:rsidRPr="00C012B7">
              <w:rPr>
                <w:rStyle w:val="Hyperlink"/>
                <w:noProof/>
              </w:rPr>
              <w:t>5.2.2. A prática de Compreensão</w:t>
            </w:r>
            <w:r>
              <w:rPr>
                <w:noProof/>
                <w:webHidden/>
              </w:rPr>
              <w:tab/>
            </w:r>
            <w:r>
              <w:rPr>
                <w:noProof/>
                <w:webHidden/>
              </w:rPr>
              <w:fldChar w:fldCharType="begin"/>
            </w:r>
            <w:r>
              <w:rPr>
                <w:noProof/>
                <w:webHidden/>
              </w:rPr>
              <w:instrText xml:space="preserve"> PAGEREF _Toc68435623 \h </w:instrText>
            </w:r>
            <w:r>
              <w:rPr>
                <w:noProof/>
                <w:webHidden/>
              </w:rPr>
            </w:r>
            <w:r>
              <w:rPr>
                <w:noProof/>
                <w:webHidden/>
              </w:rPr>
              <w:fldChar w:fldCharType="separate"/>
            </w:r>
            <w:r>
              <w:rPr>
                <w:noProof/>
                <w:webHidden/>
              </w:rPr>
              <w:t>20</w:t>
            </w:r>
            <w:r>
              <w:rPr>
                <w:noProof/>
                <w:webHidden/>
              </w:rPr>
              <w:fldChar w:fldCharType="end"/>
            </w:r>
          </w:hyperlink>
        </w:p>
        <w:p w14:paraId="1A1BFE6A" w14:textId="6AB175E3"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4" w:history="1">
            <w:r w:rsidRPr="00C012B7">
              <w:rPr>
                <w:rStyle w:val="Hyperlink"/>
                <w:noProof/>
              </w:rPr>
              <w:t>5.2.3. A prática de Modelagem</w:t>
            </w:r>
            <w:r>
              <w:rPr>
                <w:noProof/>
                <w:webHidden/>
              </w:rPr>
              <w:tab/>
            </w:r>
            <w:r>
              <w:rPr>
                <w:noProof/>
                <w:webHidden/>
              </w:rPr>
              <w:fldChar w:fldCharType="begin"/>
            </w:r>
            <w:r>
              <w:rPr>
                <w:noProof/>
                <w:webHidden/>
              </w:rPr>
              <w:instrText xml:space="preserve"> PAGEREF _Toc68435624 \h </w:instrText>
            </w:r>
            <w:r>
              <w:rPr>
                <w:noProof/>
                <w:webHidden/>
              </w:rPr>
            </w:r>
            <w:r>
              <w:rPr>
                <w:noProof/>
                <w:webHidden/>
              </w:rPr>
              <w:fldChar w:fldCharType="separate"/>
            </w:r>
            <w:r>
              <w:rPr>
                <w:noProof/>
                <w:webHidden/>
              </w:rPr>
              <w:t>20</w:t>
            </w:r>
            <w:r>
              <w:rPr>
                <w:noProof/>
                <w:webHidden/>
              </w:rPr>
              <w:fldChar w:fldCharType="end"/>
            </w:r>
          </w:hyperlink>
        </w:p>
        <w:p w14:paraId="3EFBDD68" w14:textId="5CFEEF07"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5" w:history="1">
            <w:r w:rsidRPr="00C012B7">
              <w:rPr>
                <w:rStyle w:val="Hyperlink"/>
                <w:noProof/>
              </w:rPr>
              <w:t>5.2.4. A prática de Especificação</w:t>
            </w:r>
            <w:r>
              <w:rPr>
                <w:noProof/>
                <w:webHidden/>
              </w:rPr>
              <w:tab/>
            </w:r>
            <w:r>
              <w:rPr>
                <w:noProof/>
                <w:webHidden/>
              </w:rPr>
              <w:fldChar w:fldCharType="begin"/>
            </w:r>
            <w:r>
              <w:rPr>
                <w:noProof/>
                <w:webHidden/>
              </w:rPr>
              <w:instrText xml:space="preserve"> PAGEREF _Toc68435625 \h </w:instrText>
            </w:r>
            <w:r>
              <w:rPr>
                <w:noProof/>
                <w:webHidden/>
              </w:rPr>
            </w:r>
            <w:r>
              <w:rPr>
                <w:noProof/>
                <w:webHidden/>
              </w:rPr>
              <w:fldChar w:fldCharType="separate"/>
            </w:r>
            <w:r>
              <w:rPr>
                <w:noProof/>
                <w:webHidden/>
              </w:rPr>
              <w:t>21</w:t>
            </w:r>
            <w:r>
              <w:rPr>
                <w:noProof/>
                <w:webHidden/>
              </w:rPr>
              <w:fldChar w:fldCharType="end"/>
            </w:r>
          </w:hyperlink>
        </w:p>
        <w:p w14:paraId="5F69C1C3" w14:textId="70B18D16"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6" w:history="1">
            <w:r w:rsidRPr="00C012B7">
              <w:rPr>
                <w:rStyle w:val="Hyperlink"/>
                <w:noProof/>
              </w:rPr>
              <w:t>5.2.5. A prática de Execução</w:t>
            </w:r>
            <w:r>
              <w:rPr>
                <w:noProof/>
                <w:webHidden/>
              </w:rPr>
              <w:tab/>
            </w:r>
            <w:r>
              <w:rPr>
                <w:noProof/>
                <w:webHidden/>
              </w:rPr>
              <w:fldChar w:fldCharType="begin"/>
            </w:r>
            <w:r>
              <w:rPr>
                <w:noProof/>
                <w:webHidden/>
              </w:rPr>
              <w:instrText xml:space="preserve"> PAGEREF _Toc68435626 \h </w:instrText>
            </w:r>
            <w:r>
              <w:rPr>
                <w:noProof/>
                <w:webHidden/>
              </w:rPr>
            </w:r>
            <w:r>
              <w:rPr>
                <w:noProof/>
                <w:webHidden/>
              </w:rPr>
              <w:fldChar w:fldCharType="separate"/>
            </w:r>
            <w:r>
              <w:rPr>
                <w:noProof/>
                <w:webHidden/>
              </w:rPr>
              <w:t>21</w:t>
            </w:r>
            <w:r>
              <w:rPr>
                <w:noProof/>
                <w:webHidden/>
              </w:rPr>
              <w:fldChar w:fldCharType="end"/>
            </w:r>
          </w:hyperlink>
        </w:p>
        <w:p w14:paraId="773B2DA7" w14:textId="601DBCEA"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7" w:history="1">
            <w:r w:rsidRPr="00C012B7">
              <w:rPr>
                <w:rStyle w:val="Hyperlink"/>
                <w:noProof/>
              </w:rPr>
              <w:t>5.2.6. A prática de Negociação</w:t>
            </w:r>
            <w:r>
              <w:rPr>
                <w:noProof/>
                <w:webHidden/>
              </w:rPr>
              <w:tab/>
            </w:r>
            <w:r>
              <w:rPr>
                <w:noProof/>
                <w:webHidden/>
              </w:rPr>
              <w:fldChar w:fldCharType="begin"/>
            </w:r>
            <w:r>
              <w:rPr>
                <w:noProof/>
                <w:webHidden/>
              </w:rPr>
              <w:instrText xml:space="preserve"> PAGEREF _Toc68435627 \h </w:instrText>
            </w:r>
            <w:r>
              <w:rPr>
                <w:noProof/>
                <w:webHidden/>
              </w:rPr>
            </w:r>
            <w:r>
              <w:rPr>
                <w:noProof/>
                <w:webHidden/>
              </w:rPr>
              <w:fldChar w:fldCharType="separate"/>
            </w:r>
            <w:r>
              <w:rPr>
                <w:noProof/>
                <w:webHidden/>
              </w:rPr>
              <w:t>21</w:t>
            </w:r>
            <w:r>
              <w:rPr>
                <w:noProof/>
                <w:webHidden/>
              </w:rPr>
              <w:fldChar w:fldCharType="end"/>
            </w:r>
          </w:hyperlink>
        </w:p>
        <w:p w14:paraId="34535B60" w14:textId="2B6258CC"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8" w:history="1">
            <w:r w:rsidRPr="00C012B7">
              <w:rPr>
                <w:rStyle w:val="Hyperlink"/>
                <w:noProof/>
              </w:rPr>
              <w:t>5.2.7. A prática de Improvisação</w:t>
            </w:r>
            <w:r>
              <w:rPr>
                <w:noProof/>
                <w:webHidden/>
              </w:rPr>
              <w:tab/>
            </w:r>
            <w:r>
              <w:rPr>
                <w:noProof/>
                <w:webHidden/>
              </w:rPr>
              <w:fldChar w:fldCharType="begin"/>
            </w:r>
            <w:r>
              <w:rPr>
                <w:noProof/>
                <w:webHidden/>
              </w:rPr>
              <w:instrText xml:space="preserve"> PAGEREF _Toc68435628 \h </w:instrText>
            </w:r>
            <w:r>
              <w:rPr>
                <w:noProof/>
                <w:webHidden/>
              </w:rPr>
            </w:r>
            <w:r>
              <w:rPr>
                <w:noProof/>
                <w:webHidden/>
              </w:rPr>
              <w:fldChar w:fldCharType="separate"/>
            </w:r>
            <w:r>
              <w:rPr>
                <w:noProof/>
                <w:webHidden/>
              </w:rPr>
              <w:t>21</w:t>
            </w:r>
            <w:r>
              <w:rPr>
                <w:noProof/>
                <w:webHidden/>
              </w:rPr>
              <w:fldChar w:fldCharType="end"/>
            </w:r>
          </w:hyperlink>
        </w:p>
        <w:p w14:paraId="7CE54784" w14:textId="609A197B"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29" w:history="1">
            <w:r w:rsidRPr="00C012B7">
              <w:rPr>
                <w:rStyle w:val="Hyperlink"/>
                <w:noProof/>
              </w:rPr>
              <w:t>5.2.8. A prática de Reflexão</w:t>
            </w:r>
            <w:r>
              <w:rPr>
                <w:noProof/>
                <w:webHidden/>
              </w:rPr>
              <w:tab/>
            </w:r>
            <w:r>
              <w:rPr>
                <w:noProof/>
                <w:webHidden/>
              </w:rPr>
              <w:fldChar w:fldCharType="begin"/>
            </w:r>
            <w:r>
              <w:rPr>
                <w:noProof/>
                <w:webHidden/>
              </w:rPr>
              <w:instrText xml:space="preserve"> PAGEREF _Toc68435629 \h </w:instrText>
            </w:r>
            <w:r>
              <w:rPr>
                <w:noProof/>
                <w:webHidden/>
              </w:rPr>
            </w:r>
            <w:r>
              <w:rPr>
                <w:noProof/>
                <w:webHidden/>
              </w:rPr>
              <w:fldChar w:fldCharType="separate"/>
            </w:r>
            <w:r>
              <w:rPr>
                <w:noProof/>
                <w:webHidden/>
              </w:rPr>
              <w:t>21</w:t>
            </w:r>
            <w:r>
              <w:rPr>
                <w:noProof/>
                <w:webHidden/>
              </w:rPr>
              <w:fldChar w:fldCharType="end"/>
            </w:r>
          </w:hyperlink>
        </w:p>
        <w:p w14:paraId="02F58466" w14:textId="032CFE84"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30" w:history="1">
            <w:r w:rsidRPr="00C012B7">
              <w:rPr>
                <w:rStyle w:val="Hyperlink"/>
                <w:noProof/>
              </w:rPr>
              <w:t>5.2.9. A prática de Descrição</w:t>
            </w:r>
            <w:r>
              <w:rPr>
                <w:noProof/>
                <w:webHidden/>
              </w:rPr>
              <w:tab/>
            </w:r>
            <w:r>
              <w:rPr>
                <w:noProof/>
                <w:webHidden/>
              </w:rPr>
              <w:fldChar w:fldCharType="begin"/>
            </w:r>
            <w:r>
              <w:rPr>
                <w:noProof/>
                <w:webHidden/>
              </w:rPr>
              <w:instrText xml:space="preserve"> PAGEREF _Toc68435630 \h </w:instrText>
            </w:r>
            <w:r>
              <w:rPr>
                <w:noProof/>
                <w:webHidden/>
              </w:rPr>
            </w:r>
            <w:r>
              <w:rPr>
                <w:noProof/>
                <w:webHidden/>
              </w:rPr>
              <w:fldChar w:fldCharType="separate"/>
            </w:r>
            <w:r>
              <w:rPr>
                <w:noProof/>
                <w:webHidden/>
              </w:rPr>
              <w:t>21</w:t>
            </w:r>
            <w:r>
              <w:rPr>
                <w:noProof/>
                <w:webHidden/>
              </w:rPr>
              <w:fldChar w:fldCharType="end"/>
            </w:r>
          </w:hyperlink>
        </w:p>
        <w:p w14:paraId="1FE4F0D5" w14:textId="6D9646D7"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31" w:history="1">
            <w:r w:rsidRPr="00C012B7">
              <w:rPr>
                <w:rStyle w:val="Hyperlink"/>
                <w:noProof/>
              </w:rPr>
              <w:t>5.2.10. A prática de Documentação</w:t>
            </w:r>
            <w:r>
              <w:rPr>
                <w:noProof/>
                <w:webHidden/>
              </w:rPr>
              <w:tab/>
            </w:r>
            <w:r>
              <w:rPr>
                <w:noProof/>
                <w:webHidden/>
              </w:rPr>
              <w:fldChar w:fldCharType="begin"/>
            </w:r>
            <w:r>
              <w:rPr>
                <w:noProof/>
                <w:webHidden/>
              </w:rPr>
              <w:instrText xml:space="preserve"> PAGEREF _Toc68435631 \h </w:instrText>
            </w:r>
            <w:r>
              <w:rPr>
                <w:noProof/>
                <w:webHidden/>
              </w:rPr>
            </w:r>
            <w:r>
              <w:rPr>
                <w:noProof/>
                <w:webHidden/>
              </w:rPr>
              <w:fldChar w:fldCharType="separate"/>
            </w:r>
            <w:r>
              <w:rPr>
                <w:noProof/>
                <w:webHidden/>
              </w:rPr>
              <w:t>21</w:t>
            </w:r>
            <w:r>
              <w:rPr>
                <w:noProof/>
                <w:webHidden/>
              </w:rPr>
              <w:fldChar w:fldCharType="end"/>
            </w:r>
          </w:hyperlink>
        </w:p>
        <w:p w14:paraId="2CF7E291" w14:textId="66B53A1D" w:rsidR="00D36A25" w:rsidRDefault="00D36A25" w:rsidP="00D36A25">
          <w:pPr>
            <w:pStyle w:val="TOC2"/>
            <w:rPr>
              <w:rFonts w:asciiTheme="minorHAnsi" w:eastAsiaTheme="minorEastAsia" w:hAnsiTheme="minorHAnsi" w:cstheme="minorBidi"/>
              <w:noProof/>
              <w:sz w:val="24"/>
              <w:szCs w:val="24"/>
              <w:lang w:val="en-US"/>
            </w:rPr>
          </w:pPr>
          <w:hyperlink w:anchor="_Toc68435632" w:history="1">
            <w:r w:rsidRPr="00C012B7">
              <w:rPr>
                <w:rStyle w:val="Hyperlink"/>
                <w:noProof/>
              </w:rPr>
              <w:t>5.3 Apresentando nossa proposta de um modelo de contexto de práticas de PoC</w:t>
            </w:r>
            <w:r>
              <w:rPr>
                <w:noProof/>
                <w:webHidden/>
              </w:rPr>
              <w:tab/>
            </w:r>
            <w:r>
              <w:rPr>
                <w:noProof/>
                <w:webHidden/>
              </w:rPr>
              <w:fldChar w:fldCharType="begin"/>
            </w:r>
            <w:r>
              <w:rPr>
                <w:noProof/>
                <w:webHidden/>
              </w:rPr>
              <w:instrText xml:space="preserve"> PAGEREF _Toc68435632 \h </w:instrText>
            </w:r>
            <w:r>
              <w:rPr>
                <w:noProof/>
                <w:webHidden/>
              </w:rPr>
            </w:r>
            <w:r>
              <w:rPr>
                <w:noProof/>
                <w:webHidden/>
              </w:rPr>
              <w:fldChar w:fldCharType="separate"/>
            </w:r>
            <w:r>
              <w:rPr>
                <w:noProof/>
                <w:webHidden/>
              </w:rPr>
              <w:t>21</w:t>
            </w:r>
            <w:r>
              <w:rPr>
                <w:noProof/>
                <w:webHidden/>
              </w:rPr>
              <w:fldChar w:fldCharType="end"/>
            </w:r>
          </w:hyperlink>
        </w:p>
        <w:p w14:paraId="3CBB8E39" w14:textId="7AB07DFF"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33" w:history="1">
            <w:r w:rsidRPr="00C012B7">
              <w:rPr>
                <w:rStyle w:val="Hyperlink"/>
                <w:noProof/>
              </w:rPr>
              <w:t>6. Modelos de Contexto de Práticas e a Gestão do Conhecimento</w:t>
            </w:r>
            <w:r>
              <w:rPr>
                <w:noProof/>
                <w:webHidden/>
              </w:rPr>
              <w:tab/>
            </w:r>
            <w:r>
              <w:rPr>
                <w:noProof/>
                <w:webHidden/>
              </w:rPr>
              <w:fldChar w:fldCharType="begin"/>
            </w:r>
            <w:r>
              <w:rPr>
                <w:noProof/>
                <w:webHidden/>
              </w:rPr>
              <w:instrText xml:space="preserve"> PAGEREF _Toc68435633 \h </w:instrText>
            </w:r>
            <w:r>
              <w:rPr>
                <w:noProof/>
                <w:webHidden/>
              </w:rPr>
            </w:r>
            <w:r>
              <w:rPr>
                <w:noProof/>
                <w:webHidden/>
              </w:rPr>
              <w:fldChar w:fldCharType="separate"/>
            </w:r>
            <w:r>
              <w:rPr>
                <w:noProof/>
                <w:webHidden/>
              </w:rPr>
              <w:t>22</w:t>
            </w:r>
            <w:r>
              <w:rPr>
                <w:noProof/>
                <w:webHidden/>
              </w:rPr>
              <w:fldChar w:fldCharType="end"/>
            </w:r>
          </w:hyperlink>
        </w:p>
        <w:p w14:paraId="024BE75E" w14:textId="457B9246" w:rsidR="00D36A25" w:rsidRDefault="00D36A25" w:rsidP="00D36A25">
          <w:pPr>
            <w:pStyle w:val="TOC2"/>
            <w:rPr>
              <w:rFonts w:asciiTheme="minorHAnsi" w:eastAsiaTheme="minorEastAsia" w:hAnsiTheme="minorHAnsi" w:cstheme="minorBidi"/>
              <w:noProof/>
              <w:sz w:val="24"/>
              <w:szCs w:val="24"/>
              <w:lang w:val="en-US"/>
            </w:rPr>
          </w:pPr>
          <w:hyperlink w:anchor="_Toc68435634" w:history="1">
            <w:r w:rsidRPr="00C012B7">
              <w:rPr>
                <w:rStyle w:val="Hyperlink"/>
                <w:noProof/>
              </w:rPr>
              <w:t>6.1 O contexto da PoC e suas redes de conhecimento</w:t>
            </w:r>
            <w:r>
              <w:rPr>
                <w:noProof/>
                <w:webHidden/>
              </w:rPr>
              <w:tab/>
            </w:r>
            <w:r>
              <w:rPr>
                <w:noProof/>
                <w:webHidden/>
              </w:rPr>
              <w:fldChar w:fldCharType="begin"/>
            </w:r>
            <w:r>
              <w:rPr>
                <w:noProof/>
                <w:webHidden/>
              </w:rPr>
              <w:instrText xml:space="preserve"> PAGEREF _Toc68435634 \h </w:instrText>
            </w:r>
            <w:r>
              <w:rPr>
                <w:noProof/>
                <w:webHidden/>
              </w:rPr>
            </w:r>
            <w:r>
              <w:rPr>
                <w:noProof/>
                <w:webHidden/>
              </w:rPr>
              <w:fldChar w:fldCharType="separate"/>
            </w:r>
            <w:r>
              <w:rPr>
                <w:noProof/>
                <w:webHidden/>
              </w:rPr>
              <w:t>22</w:t>
            </w:r>
            <w:r>
              <w:rPr>
                <w:noProof/>
                <w:webHidden/>
              </w:rPr>
              <w:fldChar w:fldCharType="end"/>
            </w:r>
          </w:hyperlink>
        </w:p>
        <w:p w14:paraId="34F7BFA4" w14:textId="13C2774A" w:rsidR="00D36A25" w:rsidRDefault="00D36A25" w:rsidP="00D36A25">
          <w:pPr>
            <w:pStyle w:val="TOC2"/>
            <w:rPr>
              <w:rFonts w:asciiTheme="minorHAnsi" w:eastAsiaTheme="minorEastAsia" w:hAnsiTheme="minorHAnsi" w:cstheme="minorBidi"/>
              <w:noProof/>
              <w:sz w:val="24"/>
              <w:szCs w:val="24"/>
              <w:lang w:val="en-US"/>
            </w:rPr>
          </w:pPr>
          <w:hyperlink w:anchor="_Toc68435635" w:history="1">
            <w:r w:rsidRPr="00C012B7">
              <w:rPr>
                <w:rStyle w:val="Hyperlink"/>
                <w:noProof/>
              </w:rPr>
              <w:t>6.2 Apresentando as redes de conhecimento no contexto da PoC</w:t>
            </w:r>
            <w:r>
              <w:rPr>
                <w:noProof/>
                <w:webHidden/>
              </w:rPr>
              <w:tab/>
            </w:r>
            <w:r>
              <w:rPr>
                <w:noProof/>
                <w:webHidden/>
              </w:rPr>
              <w:fldChar w:fldCharType="begin"/>
            </w:r>
            <w:r>
              <w:rPr>
                <w:noProof/>
                <w:webHidden/>
              </w:rPr>
              <w:instrText xml:space="preserve"> PAGEREF _Toc68435635 \h </w:instrText>
            </w:r>
            <w:r>
              <w:rPr>
                <w:noProof/>
                <w:webHidden/>
              </w:rPr>
            </w:r>
            <w:r>
              <w:rPr>
                <w:noProof/>
                <w:webHidden/>
              </w:rPr>
              <w:fldChar w:fldCharType="separate"/>
            </w:r>
            <w:r>
              <w:rPr>
                <w:noProof/>
                <w:webHidden/>
              </w:rPr>
              <w:t>31</w:t>
            </w:r>
            <w:r>
              <w:rPr>
                <w:noProof/>
                <w:webHidden/>
              </w:rPr>
              <w:fldChar w:fldCharType="end"/>
            </w:r>
          </w:hyperlink>
        </w:p>
        <w:p w14:paraId="1F7FBCCA" w14:textId="4CB84A5A"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36" w:history="1">
            <w:r w:rsidRPr="00C012B7">
              <w:rPr>
                <w:rStyle w:val="Hyperlink"/>
                <w:noProof/>
              </w:rPr>
              <w:t>6.2.1. Um exemplo de rede de conhecimento baseada na prática da Exploração</w:t>
            </w:r>
            <w:r>
              <w:rPr>
                <w:noProof/>
                <w:webHidden/>
              </w:rPr>
              <w:tab/>
            </w:r>
            <w:r>
              <w:rPr>
                <w:noProof/>
                <w:webHidden/>
              </w:rPr>
              <w:fldChar w:fldCharType="begin"/>
            </w:r>
            <w:r>
              <w:rPr>
                <w:noProof/>
                <w:webHidden/>
              </w:rPr>
              <w:instrText xml:space="preserve"> PAGEREF _Toc68435636 \h </w:instrText>
            </w:r>
            <w:r>
              <w:rPr>
                <w:noProof/>
                <w:webHidden/>
              </w:rPr>
            </w:r>
            <w:r>
              <w:rPr>
                <w:noProof/>
                <w:webHidden/>
              </w:rPr>
              <w:fldChar w:fldCharType="separate"/>
            </w:r>
            <w:r>
              <w:rPr>
                <w:noProof/>
                <w:webHidden/>
              </w:rPr>
              <w:t>37</w:t>
            </w:r>
            <w:r>
              <w:rPr>
                <w:noProof/>
                <w:webHidden/>
              </w:rPr>
              <w:fldChar w:fldCharType="end"/>
            </w:r>
          </w:hyperlink>
        </w:p>
        <w:p w14:paraId="027A636F" w14:textId="0E6D2F9A" w:rsidR="00D36A25" w:rsidRDefault="00D36A25" w:rsidP="00D36A25">
          <w:pPr>
            <w:pStyle w:val="TOC2"/>
            <w:rPr>
              <w:rFonts w:asciiTheme="minorHAnsi" w:eastAsiaTheme="minorEastAsia" w:hAnsiTheme="minorHAnsi" w:cstheme="minorBidi"/>
              <w:noProof/>
              <w:sz w:val="24"/>
              <w:szCs w:val="24"/>
              <w:lang w:val="en-US"/>
            </w:rPr>
          </w:pPr>
          <w:hyperlink w:anchor="_Toc68435637" w:history="1">
            <w:r w:rsidRPr="00C012B7">
              <w:rPr>
                <w:rStyle w:val="Hyperlink"/>
                <w:noProof/>
              </w:rPr>
              <w:t>6.3 Uma teoria emprestada da física: introduzindo a Teoria da Percolação na PoC</w:t>
            </w:r>
            <w:r>
              <w:rPr>
                <w:noProof/>
                <w:webHidden/>
              </w:rPr>
              <w:tab/>
            </w:r>
            <w:r>
              <w:rPr>
                <w:noProof/>
                <w:webHidden/>
              </w:rPr>
              <w:fldChar w:fldCharType="begin"/>
            </w:r>
            <w:r>
              <w:rPr>
                <w:noProof/>
                <w:webHidden/>
              </w:rPr>
              <w:instrText xml:space="preserve"> PAGEREF _Toc68435637 \h </w:instrText>
            </w:r>
            <w:r>
              <w:rPr>
                <w:noProof/>
                <w:webHidden/>
              </w:rPr>
            </w:r>
            <w:r>
              <w:rPr>
                <w:noProof/>
                <w:webHidden/>
              </w:rPr>
              <w:fldChar w:fldCharType="separate"/>
            </w:r>
            <w:r>
              <w:rPr>
                <w:noProof/>
                <w:webHidden/>
              </w:rPr>
              <w:t>40</w:t>
            </w:r>
            <w:r>
              <w:rPr>
                <w:noProof/>
                <w:webHidden/>
              </w:rPr>
              <w:fldChar w:fldCharType="end"/>
            </w:r>
          </w:hyperlink>
        </w:p>
        <w:p w14:paraId="2C4548D5" w14:textId="1FD5CBD6"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38" w:history="1">
            <w:r w:rsidRPr="00C012B7">
              <w:rPr>
                <w:rStyle w:val="Hyperlink"/>
                <w:noProof/>
              </w:rPr>
              <w:t>6.3.1. Um exemplo do uso da Teoria da Percolação na rede de conhecimento da PoC</w:t>
            </w:r>
            <w:r>
              <w:rPr>
                <w:noProof/>
                <w:webHidden/>
              </w:rPr>
              <w:tab/>
            </w:r>
            <w:r>
              <w:rPr>
                <w:noProof/>
                <w:webHidden/>
              </w:rPr>
              <w:fldChar w:fldCharType="begin"/>
            </w:r>
            <w:r>
              <w:rPr>
                <w:noProof/>
                <w:webHidden/>
              </w:rPr>
              <w:instrText xml:space="preserve"> PAGEREF _Toc68435638 \h </w:instrText>
            </w:r>
            <w:r>
              <w:rPr>
                <w:noProof/>
                <w:webHidden/>
              </w:rPr>
            </w:r>
            <w:r>
              <w:rPr>
                <w:noProof/>
                <w:webHidden/>
              </w:rPr>
              <w:fldChar w:fldCharType="separate"/>
            </w:r>
            <w:r>
              <w:rPr>
                <w:noProof/>
                <w:webHidden/>
              </w:rPr>
              <w:t>50</w:t>
            </w:r>
            <w:r>
              <w:rPr>
                <w:noProof/>
                <w:webHidden/>
              </w:rPr>
              <w:fldChar w:fldCharType="end"/>
            </w:r>
          </w:hyperlink>
        </w:p>
        <w:p w14:paraId="7907CCFF" w14:textId="1A398C1F" w:rsidR="00D36A25" w:rsidRDefault="00D36A25" w:rsidP="00D36A25">
          <w:pPr>
            <w:pStyle w:val="TOC2"/>
            <w:rPr>
              <w:rFonts w:asciiTheme="minorHAnsi" w:eastAsiaTheme="minorEastAsia" w:hAnsiTheme="minorHAnsi" w:cstheme="minorBidi"/>
              <w:noProof/>
              <w:sz w:val="24"/>
              <w:szCs w:val="24"/>
              <w:lang w:val="en-US"/>
            </w:rPr>
          </w:pPr>
          <w:hyperlink w:anchor="_Toc68435639" w:history="1">
            <w:r w:rsidRPr="00C012B7">
              <w:rPr>
                <w:rStyle w:val="Hyperlink"/>
                <w:noProof/>
              </w:rPr>
              <w:t>6.4 A aplicabilidade das Redes de Conhecimento e a Teoria da Percolação na PoC</w:t>
            </w:r>
            <w:r>
              <w:rPr>
                <w:noProof/>
                <w:webHidden/>
              </w:rPr>
              <w:tab/>
            </w:r>
            <w:r>
              <w:rPr>
                <w:noProof/>
                <w:webHidden/>
              </w:rPr>
              <w:fldChar w:fldCharType="begin"/>
            </w:r>
            <w:r>
              <w:rPr>
                <w:noProof/>
                <w:webHidden/>
              </w:rPr>
              <w:instrText xml:space="preserve"> PAGEREF _Toc68435639 \h </w:instrText>
            </w:r>
            <w:r>
              <w:rPr>
                <w:noProof/>
                <w:webHidden/>
              </w:rPr>
            </w:r>
            <w:r>
              <w:rPr>
                <w:noProof/>
                <w:webHidden/>
              </w:rPr>
              <w:fldChar w:fldCharType="separate"/>
            </w:r>
            <w:r>
              <w:rPr>
                <w:noProof/>
                <w:webHidden/>
              </w:rPr>
              <w:t>56</w:t>
            </w:r>
            <w:r>
              <w:rPr>
                <w:noProof/>
                <w:webHidden/>
              </w:rPr>
              <w:fldChar w:fldCharType="end"/>
            </w:r>
          </w:hyperlink>
        </w:p>
        <w:p w14:paraId="3B505DA1" w14:textId="330BCD75"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40" w:history="1">
            <w:r w:rsidRPr="00C012B7">
              <w:rPr>
                <w:rStyle w:val="Hyperlink"/>
                <w:noProof/>
              </w:rPr>
              <w:t>7. O Fluxo de Conhecimento na PoC</w:t>
            </w:r>
            <w:r>
              <w:rPr>
                <w:noProof/>
                <w:webHidden/>
              </w:rPr>
              <w:tab/>
            </w:r>
            <w:r>
              <w:rPr>
                <w:noProof/>
                <w:webHidden/>
              </w:rPr>
              <w:fldChar w:fldCharType="begin"/>
            </w:r>
            <w:r>
              <w:rPr>
                <w:noProof/>
                <w:webHidden/>
              </w:rPr>
              <w:instrText xml:space="preserve"> PAGEREF _Toc68435640 \h </w:instrText>
            </w:r>
            <w:r>
              <w:rPr>
                <w:noProof/>
                <w:webHidden/>
              </w:rPr>
            </w:r>
            <w:r>
              <w:rPr>
                <w:noProof/>
                <w:webHidden/>
              </w:rPr>
              <w:fldChar w:fldCharType="separate"/>
            </w:r>
            <w:r>
              <w:rPr>
                <w:noProof/>
                <w:webHidden/>
              </w:rPr>
              <w:t>58</w:t>
            </w:r>
            <w:r>
              <w:rPr>
                <w:noProof/>
                <w:webHidden/>
              </w:rPr>
              <w:fldChar w:fldCharType="end"/>
            </w:r>
          </w:hyperlink>
        </w:p>
        <w:p w14:paraId="1524C13B" w14:textId="7D0E0F20" w:rsidR="00D36A25" w:rsidRDefault="00D36A25" w:rsidP="00D36A25">
          <w:pPr>
            <w:pStyle w:val="TOC2"/>
            <w:rPr>
              <w:rFonts w:asciiTheme="minorHAnsi" w:eastAsiaTheme="minorEastAsia" w:hAnsiTheme="minorHAnsi" w:cstheme="minorBidi"/>
              <w:noProof/>
              <w:sz w:val="24"/>
              <w:szCs w:val="24"/>
              <w:lang w:val="en-US"/>
            </w:rPr>
          </w:pPr>
          <w:hyperlink w:anchor="_Toc68435641" w:history="1">
            <w:r w:rsidRPr="00C012B7">
              <w:rPr>
                <w:rStyle w:val="Hyperlink"/>
                <w:noProof/>
              </w:rPr>
              <w:t>7.1 Apresentando uma nova visão a respeito da PoC apoiados na hermenêutica</w:t>
            </w:r>
            <w:r>
              <w:rPr>
                <w:noProof/>
                <w:webHidden/>
              </w:rPr>
              <w:tab/>
            </w:r>
            <w:r>
              <w:rPr>
                <w:noProof/>
                <w:webHidden/>
              </w:rPr>
              <w:fldChar w:fldCharType="begin"/>
            </w:r>
            <w:r>
              <w:rPr>
                <w:noProof/>
                <w:webHidden/>
              </w:rPr>
              <w:instrText xml:space="preserve"> PAGEREF _Toc68435641 \h </w:instrText>
            </w:r>
            <w:r>
              <w:rPr>
                <w:noProof/>
                <w:webHidden/>
              </w:rPr>
            </w:r>
            <w:r>
              <w:rPr>
                <w:noProof/>
                <w:webHidden/>
              </w:rPr>
              <w:fldChar w:fldCharType="separate"/>
            </w:r>
            <w:r>
              <w:rPr>
                <w:noProof/>
                <w:webHidden/>
              </w:rPr>
              <w:t>58</w:t>
            </w:r>
            <w:r>
              <w:rPr>
                <w:noProof/>
                <w:webHidden/>
              </w:rPr>
              <w:fldChar w:fldCharType="end"/>
            </w:r>
          </w:hyperlink>
        </w:p>
        <w:p w14:paraId="3E15C2CF" w14:textId="1A93866E" w:rsidR="00D36A25" w:rsidRDefault="00D36A25" w:rsidP="00D36A25">
          <w:pPr>
            <w:pStyle w:val="TOC2"/>
            <w:rPr>
              <w:rFonts w:asciiTheme="minorHAnsi" w:eastAsiaTheme="minorEastAsia" w:hAnsiTheme="minorHAnsi" w:cstheme="minorBidi"/>
              <w:noProof/>
              <w:sz w:val="24"/>
              <w:szCs w:val="24"/>
              <w:lang w:val="en-US"/>
            </w:rPr>
          </w:pPr>
          <w:hyperlink w:anchor="_Toc68435642" w:history="1">
            <w:r w:rsidRPr="00C012B7">
              <w:rPr>
                <w:rStyle w:val="Hyperlink"/>
                <w:noProof/>
              </w:rPr>
              <w:t>7.2 A hermenêutica e os cenários na PoC</w:t>
            </w:r>
            <w:r>
              <w:rPr>
                <w:noProof/>
                <w:webHidden/>
              </w:rPr>
              <w:tab/>
            </w:r>
            <w:r>
              <w:rPr>
                <w:noProof/>
                <w:webHidden/>
              </w:rPr>
              <w:fldChar w:fldCharType="begin"/>
            </w:r>
            <w:r>
              <w:rPr>
                <w:noProof/>
                <w:webHidden/>
              </w:rPr>
              <w:instrText xml:space="preserve"> PAGEREF _Toc68435642 \h </w:instrText>
            </w:r>
            <w:r>
              <w:rPr>
                <w:noProof/>
                <w:webHidden/>
              </w:rPr>
            </w:r>
            <w:r>
              <w:rPr>
                <w:noProof/>
                <w:webHidden/>
              </w:rPr>
              <w:fldChar w:fldCharType="separate"/>
            </w:r>
            <w:r>
              <w:rPr>
                <w:noProof/>
                <w:webHidden/>
              </w:rPr>
              <w:t>58</w:t>
            </w:r>
            <w:r>
              <w:rPr>
                <w:noProof/>
                <w:webHidden/>
              </w:rPr>
              <w:fldChar w:fldCharType="end"/>
            </w:r>
          </w:hyperlink>
        </w:p>
        <w:p w14:paraId="63DF58E3" w14:textId="150516DE"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43" w:history="1">
            <w:r w:rsidRPr="00C012B7">
              <w:rPr>
                <w:rStyle w:val="Hyperlink"/>
                <w:noProof/>
              </w:rPr>
              <w:t>7.2.1. Cenário 1: os testes de resiliência no contexto da PoC</w:t>
            </w:r>
            <w:r>
              <w:rPr>
                <w:noProof/>
                <w:webHidden/>
              </w:rPr>
              <w:tab/>
            </w:r>
            <w:r>
              <w:rPr>
                <w:noProof/>
                <w:webHidden/>
              </w:rPr>
              <w:fldChar w:fldCharType="begin"/>
            </w:r>
            <w:r>
              <w:rPr>
                <w:noProof/>
                <w:webHidden/>
              </w:rPr>
              <w:instrText xml:space="preserve"> PAGEREF _Toc68435643 \h </w:instrText>
            </w:r>
            <w:r>
              <w:rPr>
                <w:noProof/>
                <w:webHidden/>
              </w:rPr>
            </w:r>
            <w:r>
              <w:rPr>
                <w:noProof/>
                <w:webHidden/>
              </w:rPr>
              <w:fldChar w:fldCharType="separate"/>
            </w:r>
            <w:r>
              <w:rPr>
                <w:noProof/>
                <w:webHidden/>
              </w:rPr>
              <w:t>58</w:t>
            </w:r>
            <w:r>
              <w:rPr>
                <w:noProof/>
                <w:webHidden/>
              </w:rPr>
              <w:fldChar w:fldCharType="end"/>
            </w:r>
          </w:hyperlink>
        </w:p>
        <w:p w14:paraId="0A61E691" w14:textId="56BB67B3"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44" w:history="1">
            <w:r w:rsidRPr="00C012B7">
              <w:rPr>
                <w:rStyle w:val="Hyperlink"/>
                <w:noProof/>
              </w:rPr>
              <w:t>7.2.2. Cenário 2: o uso da média nos testes de desempenho na PoC</w:t>
            </w:r>
            <w:r>
              <w:rPr>
                <w:noProof/>
                <w:webHidden/>
              </w:rPr>
              <w:tab/>
            </w:r>
            <w:r>
              <w:rPr>
                <w:noProof/>
                <w:webHidden/>
              </w:rPr>
              <w:fldChar w:fldCharType="begin"/>
            </w:r>
            <w:r>
              <w:rPr>
                <w:noProof/>
                <w:webHidden/>
              </w:rPr>
              <w:instrText xml:space="preserve"> PAGEREF _Toc68435644 \h </w:instrText>
            </w:r>
            <w:r>
              <w:rPr>
                <w:noProof/>
                <w:webHidden/>
              </w:rPr>
            </w:r>
            <w:r>
              <w:rPr>
                <w:noProof/>
                <w:webHidden/>
              </w:rPr>
              <w:fldChar w:fldCharType="separate"/>
            </w:r>
            <w:r>
              <w:rPr>
                <w:noProof/>
                <w:webHidden/>
              </w:rPr>
              <w:t>58</w:t>
            </w:r>
            <w:r>
              <w:rPr>
                <w:noProof/>
                <w:webHidden/>
              </w:rPr>
              <w:fldChar w:fldCharType="end"/>
            </w:r>
          </w:hyperlink>
        </w:p>
        <w:p w14:paraId="68D703F1" w14:textId="60DCC425"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45" w:history="1">
            <w:r w:rsidRPr="00C012B7">
              <w:rPr>
                <w:rStyle w:val="Hyperlink"/>
                <w:noProof/>
              </w:rPr>
              <w:t>7.2.3. Cenário 3: lembre-se que os IOPS não são criados todos da mesma maneira</w:t>
            </w:r>
            <w:r>
              <w:rPr>
                <w:noProof/>
                <w:webHidden/>
              </w:rPr>
              <w:tab/>
            </w:r>
            <w:r>
              <w:rPr>
                <w:noProof/>
                <w:webHidden/>
              </w:rPr>
              <w:fldChar w:fldCharType="begin"/>
            </w:r>
            <w:r>
              <w:rPr>
                <w:noProof/>
                <w:webHidden/>
              </w:rPr>
              <w:instrText xml:space="preserve"> PAGEREF _Toc68435645 \h </w:instrText>
            </w:r>
            <w:r>
              <w:rPr>
                <w:noProof/>
                <w:webHidden/>
              </w:rPr>
            </w:r>
            <w:r>
              <w:rPr>
                <w:noProof/>
                <w:webHidden/>
              </w:rPr>
              <w:fldChar w:fldCharType="separate"/>
            </w:r>
            <w:r>
              <w:rPr>
                <w:noProof/>
                <w:webHidden/>
              </w:rPr>
              <w:t>58</w:t>
            </w:r>
            <w:r>
              <w:rPr>
                <w:noProof/>
                <w:webHidden/>
              </w:rPr>
              <w:fldChar w:fldCharType="end"/>
            </w:r>
          </w:hyperlink>
        </w:p>
        <w:p w14:paraId="1BBF2864" w14:textId="70BC80F3"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46" w:history="1">
            <w:r w:rsidRPr="00C012B7">
              <w:rPr>
                <w:rStyle w:val="Hyperlink"/>
                <w:noProof/>
              </w:rPr>
              <w:t>7.2.4. Cenário 4: a dialética dos requisitos e dos resultados no contexto da PoC</w:t>
            </w:r>
            <w:r>
              <w:rPr>
                <w:noProof/>
                <w:webHidden/>
              </w:rPr>
              <w:tab/>
            </w:r>
            <w:r>
              <w:rPr>
                <w:noProof/>
                <w:webHidden/>
              </w:rPr>
              <w:fldChar w:fldCharType="begin"/>
            </w:r>
            <w:r>
              <w:rPr>
                <w:noProof/>
                <w:webHidden/>
              </w:rPr>
              <w:instrText xml:space="preserve"> PAGEREF _Toc68435646 \h </w:instrText>
            </w:r>
            <w:r>
              <w:rPr>
                <w:noProof/>
                <w:webHidden/>
              </w:rPr>
            </w:r>
            <w:r>
              <w:rPr>
                <w:noProof/>
                <w:webHidden/>
              </w:rPr>
              <w:fldChar w:fldCharType="separate"/>
            </w:r>
            <w:r>
              <w:rPr>
                <w:noProof/>
                <w:webHidden/>
              </w:rPr>
              <w:t>59</w:t>
            </w:r>
            <w:r>
              <w:rPr>
                <w:noProof/>
                <w:webHidden/>
              </w:rPr>
              <w:fldChar w:fldCharType="end"/>
            </w:r>
          </w:hyperlink>
        </w:p>
        <w:p w14:paraId="0F7D5721" w14:textId="4DE6E324" w:rsidR="00D36A25" w:rsidRDefault="00D36A25">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35647" w:history="1">
            <w:r w:rsidRPr="00C012B7">
              <w:rPr>
                <w:rStyle w:val="Hyperlink"/>
                <w:noProof/>
              </w:rPr>
              <w:t>7.2.5. Cenário 5: as comparações no contexto da PoC</w:t>
            </w:r>
            <w:r>
              <w:rPr>
                <w:noProof/>
                <w:webHidden/>
              </w:rPr>
              <w:tab/>
            </w:r>
            <w:r>
              <w:rPr>
                <w:noProof/>
                <w:webHidden/>
              </w:rPr>
              <w:fldChar w:fldCharType="begin"/>
            </w:r>
            <w:r>
              <w:rPr>
                <w:noProof/>
                <w:webHidden/>
              </w:rPr>
              <w:instrText xml:space="preserve"> PAGEREF _Toc68435647 \h </w:instrText>
            </w:r>
            <w:r>
              <w:rPr>
                <w:noProof/>
                <w:webHidden/>
              </w:rPr>
            </w:r>
            <w:r>
              <w:rPr>
                <w:noProof/>
                <w:webHidden/>
              </w:rPr>
              <w:fldChar w:fldCharType="separate"/>
            </w:r>
            <w:r>
              <w:rPr>
                <w:noProof/>
                <w:webHidden/>
              </w:rPr>
              <w:t>59</w:t>
            </w:r>
            <w:r>
              <w:rPr>
                <w:noProof/>
                <w:webHidden/>
              </w:rPr>
              <w:fldChar w:fldCharType="end"/>
            </w:r>
          </w:hyperlink>
        </w:p>
        <w:p w14:paraId="56843573" w14:textId="6A0E6C85"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48" w:history="1">
            <w:r w:rsidRPr="00C012B7">
              <w:rPr>
                <w:rStyle w:val="Hyperlink"/>
                <w:noProof/>
              </w:rPr>
              <w:t>Considerações Finais e perspectivas de trabalhos futuros</w:t>
            </w:r>
            <w:r>
              <w:rPr>
                <w:noProof/>
                <w:webHidden/>
              </w:rPr>
              <w:tab/>
            </w:r>
            <w:r>
              <w:rPr>
                <w:noProof/>
                <w:webHidden/>
              </w:rPr>
              <w:fldChar w:fldCharType="begin"/>
            </w:r>
            <w:r>
              <w:rPr>
                <w:noProof/>
                <w:webHidden/>
              </w:rPr>
              <w:instrText xml:space="preserve"> PAGEREF _Toc68435648 \h </w:instrText>
            </w:r>
            <w:r>
              <w:rPr>
                <w:noProof/>
                <w:webHidden/>
              </w:rPr>
            </w:r>
            <w:r>
              <w:rPr>
                <w:noProof/>
                <w:webHidden/>
              </w:rPr>
              <w:fldChar w:fldCharType="separate"/>
            </w:r>
            <w:r>
              <w:rPr>
                <w:noProof/>
                <w:webHidden/>
              </w:rPr>
              <w:t>60</w:t>
            </w:r>
            <w:r>
              <w:rPr>
                <w:noProof/>
                <w:webHidden/>
              </w:rPr>
              <w:fldChar w:fldCharType="end"/>
            </w:r>
          </w:hyperlink>
        </w:p>
        <w:p w14:paraId="290359EA" w14:textId="5BF72952" w:rsidR="00D36A25" w:rsidRDefault="00D36A25" w:rsidP="00D36A25">
          <w:pPr>
            <w:pStyle w:val="TOC2"/>
            <w:rPr>
              <w:rFonts w:asciiTheme="minorHAnsi" w:eastAsiaTheme="minorEastAsia" w:hAnsiTheme="minorHAnsi" w:cstheme="minorBidi"/>
              <w:noProof/>
              <w:sz w:val="24"/>
              <w:szCs w:val="24"/>
              <w:lang w:val="en-US"/>
            </w:rPr>
          </w:pPr>
          <w:hyperlink w:anchor="_Toc68435649" w:history="1">
            <w:r w:rsidRPr="00C012B7">
              <w:rPr>
                <w:rStyle w:val="Hyperlink"/>
                <w:rFonts w:cs="Gill Sans"/>
                <w:noProof/>
                <w:lang w:val="pt-BR"/>
              </w:rPr>
              <w:t>o que se julga poder acontecer?</w:t>
            </w:r>
            <w:r>
              <w:rPr>
                <w:noProof/>
                <w:webHidden/>
              </w:rPr>
              <w:tab/>
            </w:r>
            <w:r>
              <w:rPr>
                <w:noProof/>
                <w:webHidden/>
              </w:rPr>
              <w:fldChar w:fldCharType="begin"/>
            </w:r>
            <w:r>
              <w:rPr>
                <w:noProof/>
                <w:webHidden/>
              </w:rPr>
              <w:instrText xml:space="preserve"> PAGEREF _Toc68435649 \h </w:instrText>
            </w:r>
            <w:r>
              <w:rPr>
                <w:noProof/>
                <w:webHidden/>
              </w:rPr>
            </w:r>
            <w:r>
              <w:rPr>
                <w:noProof/>
                <w:webHidden/>
              </w:rPr>
              <w:fldChar w:fldCharType="separate"/>
            </w:r>
            <w:r>
              <w:rPr>
                <w:noProof/>
                <w:webHidden/>
              </w:rPr>
              <w:t>60</w:t>
            </w:r>
            <w:r>
              <w:rPr>
                <w:noProof/>
                <w:webHidden/>
              </w:rPr>
              <w:fldChar w:fldCharType="end"/>
            </w:r>
          </w:hyperlink>
        </w:p>
        <w:p w14:paraId="009D3762" w14:textId="09C1B1C1" w:rsidR="00D36A25" w:rsidRDefault="00D36A25" w:rsidP="00D36A25">
          <w:pPr>
            <w:pStyle w:val="TOC2"/>
            <w:rPr>
              <w:rFonts w:asciiTheme="minorHAnsi" w:eastAsiaTheme="minorEastAsia" w:hAnsiTheme="minorHAnsi" w:cstheme="minorBidi"/>
              <w:noProof/>
              <w:sz w:val="24"/>
              <w:szCs w:val="24"/>
              <w:lang w:val="en-US"/>
            </w:rPr>
          </w:pPr>
          <w:hyperlink w:anchor="_Toc68435650" w:history="1">
            <w:r w:rsidRPr="00C012B7">
              <w:rPr>
                <w:rStyle w:val="Hyperlink"/>
                <w:rFonts w:cs="Gill Sans"/>
                <w:noProof/>
                <w:lang w:val="pt-BR"/>
              </w:rPr>
              <w:t>limites à interpretação?</w:t>
            </w:r>
            <w:r>
              <w:rPr>
                <w:noProof/>
                <w:webHidden/>
              </w:rPr>
              <w:tab/>
            </w:r>
            <w:r>
              <w:rPr>
                <w:noProof/>
                <w:webHidden/>
              </w:rPr>
              <w:fldChar w:fldCharType="begin"/>
            </w:r>
            <w:r>
              <w:rPr>
                <w:noProof/>
                <w:webHidden/>
              </w:rPr>
              <w:instrText xml:space="preserve"> PAGEREF _Toc68435650 \h </w:instrText>
            </w:r>
            <w:r>
              <w:rPr>
                <w:noProof/>
                <w:webHidden/>
              </w:rPr>
            </w:r>
            <w:r>
              <w:rPr>
                <w:noProof/>
                <w:webHidden/>
              </w:rPr>
              <w:fldChar w:fldCharType="separate"/>
            </w:r>
            <w:r>
              <w:rPr>
                <w:noProof/>
                <w:webHidden/>
              </w:rPr>
              <w:t>61</w:t>
            </w:r>
            <w:r>
              <w:rPr>
                <w:noProof/>
                <w:webHidden/>
              </w:rPr>
              <w:fldChar w:fldCharType="end"/>
            </w:r>
          </w:hyperlink>
        </w:p>
        <w:p w14:paraId="2A62681F" w14:textId="08F56496" w:rsidR="00D36A25" w:rsidRDefault="00D36A25" w:rsidP="00D36A25">
          <w:pPr>
            <w:pStyle w:val="TOC2"/>
            <w:rPr>
              <w:rFonts w:asciiTheme="minorHAnsi" w:eastAsiaTheme="minorEastAsia" w:hAnsiTheme="minorHAnsi" w:cstheme="minorBidi"/>
              <w:noProof/>
              <w:sz w:val="24"/>
              <w:szCs w:val="24"/>
              <w:lang w:val="en-US"/>
            </w:rPr>
          </w:pPr>
          <w:hyperlink w:anchor="_Toc68435651" w:history="1">
            <w:r w:rsidRPr="00C012B7">
              <w:rPr>
                <w:rStyle w:val="Hyperlink"/>
                <w:rFonts w:cs="Gill Sans"/>
                <w:noProof/>
                <w:lang w:val="pt-BR"/>
              </w:rPr>
              <w:t>O que deixou dúvidas ou requer trabalho posterior?</w:t>
            </w:r>
            <w:r>
              <w:rPr>
                <w:noProof/>
                <w:webHidden/>
              </w:rPr>
              <w:tab/>
            </w:r>
            <w:r>
              <w:rPr>
                <w:noProof/>
                <w:webHidden/>
              </w:rPr>
              <w:fldChar w:fldCharType="begin"/>
            </w:r>
            <w:r>
              <w:rPr>
                <w:noProof/>
                <w:webHidden/>
              </w:rPr>
              <w:instrText xml:space="preserve"> PAGEREF _Toc68435651 \h </w:instrText>
            </w:r>
            <w:r>
              <w:rPr>
                <w:noProof/>
                <w:webHidden/>
              </w:rPr>
            </w:r>
            <w:r>
              <w:rPr>
                <w:noProof/>
                <w:webHidden/>
              </w:rPr>
              <w:fldChar w:fldCharType="separate"/>
            </w:r>
            <w:r>
              <w:rPr>
                <w:noProof/>
                <w:webHidden/>
              </w:rPr>
              <w:t>62</w:t>
            </w:r>
            <w:r>
              <w:rPr>
                <w:noProof/>
                <w:webHidden/>
              </w:rPr>
              <w:fldChar w:fldCharType="end"/>
            </w:r>
          </w:hyperlink>
        </w:p>
        <w:p w14:paraId="1C41259D" w14:textId="4158ED16"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52" w:history="1">
            <w:r w:rsidRPr="00C012B7">
              <w:rPr>
                <w:rStyle w:val="Hyperlink"/>
                <w:rFonts w:cs="Gill Sans"/>
                <w:noProof/>
                <w:lang w:val="pt-BR"/>
              </w:rPr>
              <w:t>Referências Bibliográficas</w:t>
            </w:r>
            <w:r>
              <w:rPr>
                <w:noProof/>
                <w:webHidden/>
              </w:rPr>
              <w:tab/>
            </w:r>
            <w:r>
              <w:rPr>
                <w:noProof/>
                <w:webHidden/>
              </w:rPr>
              <w:fldChar w:fldCharType="begin"/>
            </w:r>
            <w:r>
              <w:rPr>
                <w:noProof/>
                <w:webHidden/>
              </w:rPr>
              <w:instrText xml:space="preserve"> PAGEREF _Toc68435652 \h </w:instrText>
            </w:r>
            <w:r>
              <w:rPr>
                <w:noProof/>
                <w:webHidden/>
              </w:rPr>
            </w:r>
            <w:r>
              <w:rPr>
                <w:noProof/>
                <w:webHidden/>
              </w:rPr>
              <w:fldChar w:fldCharType="separate"/>
            </w:r>
            <w:r>
              <w:rPr>
                <w:noProof/>
                <w:webHidden/>
              </w:rPr>
              <w:t>63</w:t>
            </w:r>
            <w:r>
              <w:rPr>
                <w:noProof/>
                <w:webHidden/>
              </w:rPr>
              <w:fldChar w:fldCharType="end"/>
            </w:r>
          </w:hyperlink>
        </w:p>
        <w:p w14:paraId="0A4CA76E" w14:textId="34FCDC6B" w:rsidR="00D36A25" w:rsidRDefault="00D36A25">
          <w:pPr>
            <w:pStyle w:val="TOC1"/>
            <w:rPr>
              <w:rFonts w:asciiTheme="minorHAnsi" w:eastAsiaTheme="minorEastAsia" w:hAnsiTheme="minorHAnsi" w:cstheme="minorBidi"/>
              <w:b w:val="0"/>
              <w:bCs w:val="0"/>
              <w:caps w:val="0"/>
              <w:noProof/>
              <w:sz w:val="24"/>
              <w:szCs w:val="24"/>
              <w:lang w:val="en-US"/>
            </w:rPr>
          </w:pPr>
          <w:hyperlink w:anchor="_Toc68435653" w:history="1">
            <w:r w:rsidRPr="00C012B7">
              <w:rPr>
                <w:rStyle w:val="Hyperlink"/>
                <w:rFonts w:cs="Gill Sans"/>
                <w:noProof/>
                <w:lang w:val="pt-BR"/>
              </w:rPr>
              <w:t>Anexos</w:t>
            </w:r>
            <w:r>
              <w:rPr>
                <w:noProof/>
                <w:webHidden/>
              </w:rPr>
              <w:tab/>
            </w:r>
            <w:r>
              <w:rPr>
                <w:noProof/>
                <w:webHidden/>
              </w:rPr>
              <w:fldChar w:fldCharType="begin"/>
            </w:r>
            <w:r>
              <w:rPr>
                <w:noProof/>
                <w:webHidden/>
              </w:rPr>
              <w:instrText xml:space="preserve"> PAGEREF _Toc68435653 \h </w:instrText>
            </w:r>
            <w:r>
              <w:rPr>
                <w:noProof/>
                <w:webHidden/>
              </w:rPr>
            </w:r>
            <w:r>
              <w:rPr>
                <w:noProof/>
                <w:webHidden/>
              </w:rPr>
              <w:fldChar w:fldCharType="separate"/>
            </w:r>
            <w:r>
              <w:rPr>
                <w:noProof/>
                <w:webHidden/>
              </w:rPr>
              <w:t>66</w:t>
            </w:r>
            <w:r>
              <w:rPr>
                <w:noProof/>
                <w:webHidden/>
              </w:rPr>
              <w:fldChar w:fldCharType="end"/>
            </w:r>
          </w:hyperlink>
        </w:p>
        <w:p w14:paraId="39BFE950" w14:textId="69077BE4" w:rsidR="00D36A25" w:rsidRDefault="00D36A25" w:rsidP="00D36A25">
          <w:pPr>
            <w:pStyle w:val="TOC2"/>
            <w:rPr>
              <w:rFonts w:asciiTheme="minorHAnsi" w:eastAsiaTheme="minorEastAsia" w:hAnsiTheme="minorHAnsi" w:cstheme="minorBidi"/>
              <w:noProof/>
              <w:sz w:val="24"/>
              <w:szCs w:val="24"/>
              <w:lang w:val="en-US"/>
            </w:rPr>
          </w:pPr>
          <w:hyperlink w:anchor="_Toc68435654" w:history="1">
            <w:r w:rsidRPr="00C012B7">
              <w:rPr>
                <w:rStyle w:val="Hyperlink"/>
                <w:rFonts w:cs="Gill Sans"/>
                <w:noProof/>
                <w:lang w:val="pt-BR"/>
              </w:rPr>
              <w:t>As onze entrevistas no contexto da PoC</w:t>
            </w:r>
            <w:r>
              <w:rPr>
                <w:noProof/>
                <w:webHidden/>
              </w:rPr>
              <w:tab/>
            </w:r>
            <w:r>
              <w:rPr>
                <w:noProof/>
                <w:webHidden/>
              </w:rPr>
              <w:fldChar w:fldCharType="begin"/>
            </w:r>
            <w:r>
              <w:rPr>
                <w:noProof/>
                <w:webHidden/>
              </w:rPr>
              <w:instrText xml:space="preserve"> PAGEREF _Toc68435654 \h </w:instrText>
            </w:r>
            <w:r>
              <w:rPr>
                <w:noProof/>
                <w:webHidden/>
              </w:rPr>
            </w:r>
            <w:r>
              <w:rPr>
                <w:noProof/>
                <w:webHidden/>
              </w:rPr>
              <w:fldChar w:fldCharType="separate"/>
            </w:r>
            <w:r>
              <w:rPr>
                <w:noProof/>
                <w:webHidden/>
              </w:rPr>
              <w:t>66</w:t>
            </w:r>
            <w:r>
              <w:rPr>
                <w:noProof/>
                <w:webHidden/>
              </w:rPr>
              <w:fldChar w:fldCharType="end"/>
            </w:r>
          </w:hyperlink>
        </w:p>
        <w:p w14:paraId="126662B1" w14:textId="48352D00" w:rsidR="00D36A25" w:rsidRDefault="00D36A25" w:rsidP="00D36A25">
          <w:pPr>
            <w:pStyle w:val="TOC2"/>
            <w:rPr>
              <w:rFonts w:asciiTheme="minorHAnsi" w:eastAsiaTheme="minorEastAsia" w:hAnsiTheme="minorHAnsi" w:cstheme="minorBidi"/>
              <w:noProof/>
              <w:sz w:val="24"/>
              <w:szCs w:val="24"/>
              <w:lang w:val="en-US"/>
            </w:rPr>
          </w:pPr>
          <w:hyperlink w:anchor="_Toc68435655" w:history="1">
            <w:r w:rsidRPr="00C012B7">
              <w:rPr>
                <w:rStyle w:val="Hyperlink"/>
                <w:rFonts w:cs="Gill Sans"/>
                <w:noProof/>
                <w:lang w:val="pt-BR"/>
              </w:rPr>
              <w:t>Os cinco esboços teóricos no contexto da PoC</w:t>
            </w:r>
            <w:r>
              <w:rPr>
                <w:noProof/>
                <w:webHidden/>
              </w:rPr>
              <w:tab/>
            </w:r>
            <w:r>
              <w:rPr>
                <w:noProof/>
                <w:webHidden/>
              </w:rPr>
              <w:fldChar w:fldCharType="begin"/>
            </w:r>
            <w:r>
              <w:rPr>
                <w:noProof/>
                <w:webHidden/>
              </w:rPr>
              <w:instrText xml:space="preserve"> PAGEREF _Toc68435655 \h </w:instrText>
            </w:r>
            <w:r>
              <w:rPr>
                <w:noProof/>
                <w:webHidden/>
              </w:rPr>
            </w:r>
            <w:r>
              <w:rPr>
                <w:noProof/>
                <w:webHidden/>
              </w:rPr>
              <w:fldChar w:fldCharType="separate"/>
            </w:r>
            <w:r>
              <w:rPr>
                <w:noProof/>
                <w:webHidden/>
              </w:rPr>
              <w:t>128</w:t>
            </w:r>
            <w:r>
              <w:rPr>
                <w:noProof/>
                <w:webHidden/>
              </w:rPr>
              <w:fldChar w:fldCharType="end"/>
            </w:r>
          </w:hyperlink>
        </w:p>
        <w:p w14:paraId="7CE4DA24" w14:textId="67790D29" w:rsidR="00D36A25" w:rsidRDefault="00D36A25" w:rsidP="00D36A25">
          <w:pPr>
            <w:pStyle w:val="TOC2"/>
            <w:rPr>
              <w:rFonts w:asciiTheme="minorHAnsi" w:eastAsiaTheme="minorEastAsia" w:hAnsiTheme="minorHAnsi" w:cstheme="minorBidi"/>
              <w:noProof/>
              <w:sz w:val="24"/>
              <w:szCs w:val="24"/>
              <w:lang w:val="en-US"/>
            </w:rPr>
          </w:pPr>
          <w:hyperlink w:anchor="_Toc68435656" w:history="1">
            <w:r w:rsidRPr="00C012B7">
              <w:rPr>
                <w:rStyle w:val="Hyperlink"/>
                <w:rFonts w:cs="Gill Sans"/>
                <w:noProof/>
                <w:lang w:val="pt-BR"/>
              </w:rPr>
              <w:t>O modelo de contexto e sua rede de conhecimento baseada na estrutura da atividade</w:t>
            </w:r>
            <w:r>
              <w:rPr>
                <w:noProof/>
                <w:webHidden/>
              </w:rPr>
              <w:tab/>
            </w:r>
            <w:r>
              <w:rPr>
                <w:noProof/>
                <w:webHidden/>
              </w:rPr>
              <w:fldChar w:fldCharType="begin"/>
            </w:r>
            <w:r>
              <w:rPr>
                <w:noProof/>
                <w:webHidden/>
              </w:rPr>
              <w:instrText xml:space="preserve"> PAGEREF _Toc68435656 \h </w:instrText>
            </w:r>
            <w:r>
              <w:rPr>
                <w:noProof/>
                <w:webHidden/>
              </w:rPr>
            </w:r>
            <w:r>
              <w:rPr>
                <w:noProof/>
                <w:webHidden/>
              </w:rPr>
              <w:fldChar w:fldCharType="separate"/>
            </w:r>
            <w:r>
              <w:rPr>
                <w:noProof/>
                <w:webHidden/>
              </w:rPr>
              <w:t>133</w:t>
            </w:r>
            <w:r>
              <w:rPr>
                <w:noProof/>
                <w:webHidden/>
              </w:rPr>
              <w:fldChar w:fldCharType="end"/>
            </w:r>
          </w:hyperlink>
        </w:p>
        <w:p w14:paraId="72919FF8" w14:textId="5BFB7B43" w:rsidR="00D36A25" w:rsidRDefault="00D36A25" w:rsidP="00D36A25">
          <w:pPr>
            <w:pStyle w:val="TOC2"/>
            <w:rPr>
              <w:rFonts w:asciiTheme="minorHAnsi" w:eastAsiaTheme="minorEastAsia" w:hAnsiTheme="minorHAnsi" w:cstheme="minorBidi"/>
              <w:noProof/>
              <w:sz w:val="24"/>
              <w:szCs w:val="24"/>
              <w:lang w:val="en-US"/>
            </w:rPr>
          </w:pPr>
          <w:hyperlink w:anchor="_Toc68435657" w:history="1">
            <w:r w:rsidRPr="00C012B7">
              <w:rPr>
                <w:rStyle w:val="Hyperlink"/>
                <w:rFonts w:cs="Gill Sans"/>
                <w:noProof/>
                <w:lang w:val="pt-BR"/>
              </w:rPr>
              <w:t>A rede completa de conhecimento no contexto da PoC</w:t>
            </w:r>
            <w:r>
              <w:rPr>
                <w:noProof/>
                <w:webHidden/>
              </w:rPr>
              <w:tab/>
            </w:r>
            <w:r>
              <w:rPr>
                <w:noProof/>
                <w:webHidden/>
              </w:rPr>
              <w:fldChar w:fldCharType="begin"/>
            </w:r>
            <w:r>
              <w:rPr>
                <w:noProof/>
                <w:webHidden/>
              </w:rPr>
              <w:instrText xml:space="preserve"> PAGEREF _Toc68435657 \h </w:instrText>
            </w:r>
            <w:r>
              <w:rPr>
                <w:noProof/>
                <w:webHidden/>
              </w:rPr>
            </w:r>
            <w:r>
              <w:rPr>
                <w:noProof/>
                <w:webHidden/>
              </w:rPr>
              <w:fldChar w:fldCharType="separate"/>
            </w:r>
            <w:r>
              <w:rPr>
                <w:noProof/>
                <w:webHidden/>
              </w:rPr>
              <w:t>138</w:t>
            </w:r>
            <w:r>
              <w:rPr>
                <w:noProof/>
                <w:webHidden/>
              </w:rPr>
              <w:fldChar w:fldCharType="end"/>
            </w:r>
          </w:hyperlink>
        </w:p>
        <w:p w14:paraId="47C1F4B2" w14:textId="57B2E7E6" w:rsidR="003C7681" w:rsidRPr="0050469B" w:rsidRDefault="00D36A25" w:rsidP="00D36A2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435593"/>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435594"/>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435595"/>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435596"/>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435597"/>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435598"/>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435599"/>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435600"/>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435601"/>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435602"/>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435603"/>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435604"/>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435605"/>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435606"/>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435607"/>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435608"/>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435609"/>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435610"/>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435611"/>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435612"/>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435613"/>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435614"/>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435615"/>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435616"/>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435617"/>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435618"/>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435619"/>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435620"/>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435621"/>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435622"/>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435623"/>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435624"/>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435625"/>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435626"/>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435627"/>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435628"/>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435629"/>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435630"/>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435631"/>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435632"/>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41897434"/>
      <w:bookmarkStart w:id="1792" w:name="_Toc68435633"/>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2"/>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435634"/>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 xml:space="preserve">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occurs at the boundaries between mind sets, not within the provincial territory of one knowledge and skill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210" cy="3906795"/>
                    </a:xfrm>
                    <a:prstGeom prst="rect">
                      <a:avLst/>
                    </a:prstGeom>
                  </pic:spPr>
                </pic:pic>
              </a:graphicData>
            </a:graphic>
          </wp:inline>
        </w:drawing>
      </w:r>
    </w:p>
    <w:p w14:paraId="0A0CAD69" w14:textId="7F2B9B61" w:rsidR="000E440C" w:rsidRPr="0050469B" w:rsidRDefault="000E440C" w:rsidP="000E440C">
      <w:pPr>
        <w:pStyle w:val="Tese-Caption"/>
      </w:pPr>
      <w:bookmarkStart w:id="1794" w:name="_Toc6843483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 xml:space="preserve">ede de conhecimento baseada no modelo de contexto de práticas </w:t>
      </w:r>
      <w:r w:rsidR="00F93CC3">
        <w:t xml:space="preserve">de </w:t>
      </w:r>
      <w:r>
        <w:t>PoC</w:t>
      </w:r>
      <w:bookmarkEnd w:id="1794"/>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50223D36" w14:textId="68EE1082" w:rsidR="00B650BA" w:rsidRDefault="00B650BA" w:rsidP="00B26879">
      <w:pPr>
        <w:pStyle w:val="Tese-Normal"/>
      </w:pPr>
      <w:r>
        <w:t xml:space="preserve">Da mesma forma, </w:t>
      </w:r>
      <w:r>
        <w:fldChar w:fldCharType="begin" w:fldLock="1"/>
      </w:r>
      <w:r w:rsidR="00CD2334">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fldChar w:fldCharType="separate"/>
      </w:r>
      <w:r w:rsidRPr="00B650BA">
        <w:rPr>
          <w:noProof/>
        </w:rPr>
        <w:t>Barabási</w:t>
      </w:r>
      <w:r>
        <w:rPr>
          <w:noProof/>
        </w:rPr>
        <w:t xml:space="preserve"> (</w:t>
      </w:r>
      <w:r w:rsidRPr="00B650BA">
        <w:rPr>
          <w:noProof/>
        </w:rPr>
        <w:t>2016</w:t>
      </w:r>
      <w:r>
        <w:rPr>
          <w:noProof/>
        </w:rPr>
        <w:t>, p. 45</w:t>
      </w:r>
      <w:r w:rsidRPr="00B650BA">
        <w:rPr>
          <w:noProof/>
        </w:rPr>
        <w:t>)</w:t>
      </w:r>
      <w:r>
        <w:fldChar w:fldCharType="end"/>
      </w:r>
      <w:r>
        <w:t xml:space="preserve"> descreve uma rede como sendo </w:t>
      </w:r>
      <w:r w:rsidRPr="00B650BA">
        <w:rPr>
          <w:rFonts w:ascii="Calibri" w:hAnsi="Calibri" w:cs="Calibri"/>
        </w:rPr>
        <w:t>﻿</w:t>
      </w:r>
      <w:r w:rsidRPr="00B650BA">
        <w:t>“a cata- log of a system’s components often called nodes or vertices and the direct interactions between them, called links or edges”</w:t>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r w:rsidRPr="0050469B">
        <w:t xml:space="preserve">Entretanto, segund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nossa ênfase)</w:t>
      </w:r>
    </w:p>
    <w:p w14:paraId="74431A7E" w14:textId="77777777" w:rsidR="00B26879" w:rsidRPr="0050469B" w:rsidRDefault="00B26879" w:rsidP="00B26879">
      <w:pPr>
        <w:pStyle w:val="Tese-Lista"/>
      </w:pPr>
      <w:r w:rsidRPr="0050469B">
        <w:t xml:space="preserve">Por outras palavras, o mesm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descreve que uma “</w:t>
      </w:r>
      <w:r w:rsidRPr="0050469B">
        <w:rPr>
          <w:b/>
          <w:bCs/>
        </w:rPr>
        <w:t xml:space="preserve">Network is </w:t>
      </w:r>
      <w:r w:rsidRPr="0050469B">
        <w:rPr>
          <w:b/>
          <w:bCs/>
        </w:rPr>
        <w:lastRenderedPageBreak/>
        <w:t>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nossa ênfase).</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nossa ênfas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r w:rsidRPr="0050469B">
        <w:t xml:space="preserve">Onde, segundo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nossa ênfase).</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xml:space="preserve">, um estudo que </w:t>
      </w:r>
      <w:r w:rsidRPr="0050469B">
        <w:lastRenderedPageBreak/>
        <w:t>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8577299" w14:textId="77777777" w:rsidR="00343C2A"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75AB4A78" w:rsidR="00CD2334" w:rsidRDefault="00CD2334" w:rsidP="00CD2334">
      <w:pPr>
        <w:pStyle w:val="Tese-Normal"/>
      </w:pPr>
      <w:r>
        <w:t>Destacamos que a rede de conhecimento no contexto da PoC é formada por diversas sub-redes, onde cada sub-rede (ou cluster) pode produzir e disseminar conhecimento, “</w:t>
      </w:r>
      <w:r w:rsidRPr="00CD2334">
        <w:rPr>
          <w:rFonts w:ascii="Calibri" w:hAnsi="Calibri" w:cs="Calibri"/>
        </w:rPr>
        <w:t>﻿</w:t>
      </w:r>
      <w:r w:rsidRPr="00CD2334">
        <w:t>while employing a reuse protocol and open characteristics, i.e., aiming to allow other networks to use each of th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000BA633">
            <wp:extent cx="5490210" cy="4355598"/>
            <wp:effectExtent l="0" t="0" r="0" b="635"/>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3"/>
                    <a:srcRect l="1642" t="1629" r="1876" b="1778"/>
                    <a:stretch/>
                  </pic:blipFill>
                  <pic:spPr>
                    <a:xfrm>
                      <a:off x="0" y="0"/>
                      <a:ext cx="5490210" cy="4355598"/>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434835"/>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sub-redes</w:t>
      </w:r>
      <w:bookmarkEnd w:id="1795"/>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50B5A4CA" w14:textId="77777777"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sub-redes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w:t>
      </w:r>
    </w:p>
    <w:p w14:paraId="7769F094" w14:textId="77777777" w:rsidR="00006701" w:rsidRDefault="00CD2334" w:rsidP="00CD2334">
      <w:pPr>
        <w:pStyle w:val="Tese-Normal"/>
      </w:pPr>
      <w:r>
        <w:t xml:space="preserve">No entanto, a rede de sub-red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26412510" w14:textId="77777777" w:rsidR="005151C1" w:rsidRDefault="005151C1" w:rsidP="00CD2334">
      <w:pPr>
        <w:pStyle w:val="Tese-Normal"/>
      </w:pPr>
    </w:p>
    <w:p w14:paraId="02802E20" w14:textId="77777777" w:rsidR="005151C1" w:rsidRDefault="005151C1" w:rsidP="005151C1">
      <w:pPr>
        <w:pStyle w:val="Tese-Normal"/>
      </w:pPr>
      <w:r w:rsidRPr="0050469B">
        <w:lastRenderedPageBreak/>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r w:rsidRPr="0050469B">
              <w:rPr>
                <w:b/>
                <w:bCs/>
              </w:rPr>
              <w:t>Práticas</w:t>
            </w:r>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r w:rsidRPr="0050469B">
              <w:rPr>
                <w:b/>
                <w:bCs/>
              </w:rPr>
              <w:t>Nós</w:t>
            </w:r>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Prática de Exploração</w:t>
            </w:r>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Prática de Compreensão</w:t>
            </w:r>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Prática de Modelagem</w:t>
            </w:r>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Prática de Especificação</w:t>
            </w:r>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Prática de Execução</w:t>
            </w:r>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Prática de Negociação</w:t>
            </w:r>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Prática de Improvisação</w:t>
            </w:r>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Prática de Reflexão</w:t>
            </w:r>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Prática de Descrição</w:t>
            </w:r>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Pr</w:t>
            </w:r>
            <w:r>
              <w:t>ática</w:t>
            </w:r>
            <w:r w:rsidRPr="0050469B">
              <w:t xml:space="preserve"> de Documentação</w:t>
            </w:r>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43471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344A09E1" w14:textId="77777777" w:rsidR="005151C1" w:rsidRPr="00940E00" w:rsidRDefault="005151C1" w:rsidP="005151C1">
      <w:pPr>
        <w:pStyle w:val="Tese-Tabela-Caption"/>
      </w:pPr>
      <w:r w:rsidRPr="00940E00">
        <w:t>Fonte: Elaboração nossa.</w:t>
      </w:r>
    </w:p>
    <w:p w14:paraId="6D8DE0C5" w14:textId="77777777" w:rsidR="005151C1" w:rsidRDefault="005151C1" w:rsidP="00CD2334">
      <w:pPr>
        <w:pStyle w:val="Tese-Normal"/>
      </w:pPr>
    </w:p>
    <w:p w14:paraId="2F77062D" w14:textId="65CF7F80" w:rsidR="00343C2A" w:rsidRPr="0050469B" w:rsidRDefault="00343C2A" w:rsidP="00343C2A">
      <w:pPr>
        <w:pStyle w:val="Tese-Heading2"/>
      </w:pPr>
      <w:bookmarkStart w:id="1797" w:name="_Toc68435635"/>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05CE966C">
            <wp:extent cx="5490210" cy="4191240"/>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4"/>
                    <a:srcRect l="660" t="1332" r="545" b="1037"/>
                    <a:stretch/>
                  </pic:blipFill>
                  <pic:spPr>
                    <a:xfrm>
                      <a:off x="0" y="0"/>
                      <a:ext cx="5490210" cy="4191240"/>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434836"/>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328CE35" w14:textId="6A5F0FD1" w:rsidR="00343C2A" w:rsidRDefault="00343C2A" w:rsidP="00343C2A">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5BEEA475" w14:textId="6D280D0B" w:rsidR="00343C2A" w:rsidRDefault="00343C2A" w:rsidP="00343C2A">
      <w:pPr>
        <w:pStyle w:val="Tese-Caption"/>
      </w:pP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w:t>
      </w:r>
      <w:r w:rsidRPr="0050469B">
        <w:rPr>
          <w:lang w:val="pt-BR"/>
        </w:rPr>
        <w:lastRenderedPageBreak/>
        <w:t>contexto da PoC, como por exemplo: “30 KB como tamanho do bloco de dados”, “94% de operações aleatórias (randômicas) de IO”, “&lt; 0.88 milisegundos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r w:rsidRPr="0050469B">
        <w:rPr>
          <w:i/>
          <w:iCs/>
          <w:lang w:val="pt-BR"/>
        </w:rPr>
        <w:t>wrapper</w:t>
      </w:r>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r w:rsidRPr="0050469B">
        <w:rPr>
          <w:i/>
          <w:iCs/>
          <w:lang w:val="pt-BR"/>
        </w:rPr>
        <w:t>outstanding</w:t>
      </w:r>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Vergonha-IO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r w:rsidRPr="0050469B">
        <w:rPr>
          <w:i/>
          <w:iCs/>
          <w:lang w:val="pt-BR"/>
        </w:rPr>
        <w:t>kernel</w:t>
      </w:r>
      <w:r w:rsidRPr="0050469B">
        <w:rPr>
          <w:lang w:val="pt-BR"/>
        </w:rPr>
        <w:t xml:space="preserve">, identificamos que este software não abre todos os arquivos com a </w:t>
      </w:r>
      <w:r w:rsidRPr="0050469B">
        <w:rPr>
          <w:i/>
          <w:iCs/>
          <w:lang w:val="pt-BR"/>
        </w:rPr>
        <w:t>flag</w:t>
      </w:r>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lastRenderedPageBreak/>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317C6E6B" w14:textId="0053DE2A" w:rsidR="00C405DC"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w:t>
      </w:r>
    </w:p>
    <w:p w14:paraId="41FD9155" w14:textId="6FB70EB4" w:rsidR="00343C2A" w:rsidRDefault="00343C2A" w:rsidP="00343C2A">
      <w:pPr>
        <w:pStyle w:val="Tese-Normal"/>
      </w:pPr>
      <w:r w:rsidRPr="0050469B">
        <w:t xml:space="preserve">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024AA95B" w14:textId="77777777" w:rsidR="00C405DC" w:rsidRDefault="00C405DC" w:rsidP="00C405DC">
      <w:pPr>
        <w:pStyle w:val="Tese-Caption"/>
        <w:jc w:val="left"/>
        <w:rPr>
          <w:b/>
          <w:bCs w:val="0"/>
        </w:rPr>
      </w:pPr>
      <w:r w:rsidRPr="00C405DC">
        <w:rPr>
          <w:noProof/>
        </w:rPr>
        <mc:AlternateContent>
          <mc:Choice Requires="wpg">
            <w:drawing>
              <wp:anchor distT="0" distB="0" distL="114300" distR="114300" simplePos="0" relativeHeight="251729920" behindDoc="0" locked="0" layoutInCell="1" allowOverlap="1" wp14:anchorId="71C68F9D" wp14:editId="350281D6">
                <wp:simplePos x="0" y="0"/>
                <wp:positionH relativeFrom="column">
                  <wp:posOffset>233045</wp:posOffset>
                </wp:positionH>
                <wp:positionV relativeFrom="paragraph">
                  <wp:posOffset>231775</wp:posOffset>
                </wp:positionV>
                <wp:extent cx="5101590" cy="3400425"/>
                <wp:effectExtent l="0" t="0" r="3810" b="3175"/>
                <wp:wrapSquare wrapText="bothSides"/>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01590" cy="3400425"/>
                          <a:chOff x="0" y="0"/>
                          <a:chExt cx="9914414" cy="6608639"/>
                        </a:xfrm>
                      </wpg:grpSpPr>
                      <pic:pic xmlns:pic="http://schemas.openxmlformats.org/drawingml/2006/picture">
                        <pic:nvPicPr>
                          <pic:cNvPr id="93" name="Picture 93"/>
                          <pic:cNvPicPr>
                            <a:picLocks noChangeAspect="1"/>
                          </pic:cNvPicPr>
                        </pic:nvPicPr>
                        <pic:blipFill rotWithShape="1">
                          <a:blip r:embed="rId25"/>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6"/>
                          <a:stretch>
                            <a:fillRect/>
                          </a:stretch>
                        </pic:blipFill>
                        <pic:spPr>
                          <a:xfrm>
                            <a:off x="2073478" y="6197600"/>
                            <a:ext cx="5971485" cy="41103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0B308AF" id="Group 8" o:spid="_x0000_s1026" style="position:absolute;margin-left:18.35pt;margin-top:18.25pt;width:401.7pt;height:267.75pt;z-index:251729920;mso-width-relative:margin;mso-height-relative:margin"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7"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8" o:title=""/>
                </v:shape>
                <w10:wrap type="square"/>
              </v:group>
            </w:pict>
          </mc:Fallback>
        </mc:AlternateContent>
      </w:r>
    </w:p>
    <w:p w14:paraId="60E850C7" w14:textId="77777777" w:rsidR="00C405DC" w:rsidRDefault="00C405DC" w:rsidP="00C405DC">
      <w:pPr>
        <w:pStyle w:val="Tese-Caption"/>
      </w:pPr>
    </w:p>
    <w:p w14:paraId="34108C36" w14:textId="054FC940" w:rsidR="00C405DC" w:rsidRPr="00C405DC" w:rsidRDefault="00C405DC" w:rsidP="00C405DC">
      <w:pPr>
        <w:pStyle w:val="Tese-Caption"/>
      </w:pPr>
      <w:bookmarkStart w:id="1799" w:name="_Toc68434837"/>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471D181C" w14:textId="77777777" w:rsidR="00C405DC" w:rsidRDefault="00C405DC">
      <w:pPr>
        <w:rPr>
          <w:lang w:val="pt-BR"/>
        </w:rPr>
      </w:pPr>
      <w:r>
        <w:br w:type="page"/>
      </w:r>
    </w:p>
    <w:p w14:paraId="37BD3662" w14:textId="40E90978" w:rsidR="00343C2A" w:rsidRPr="0050469B" w:rsidRDefault="00343C2A" w:rsidP="00343C2A">
      <w:pPr>
        <w:pStyle w:val="Tese-Normal"/>
      </w:pPr>
      <w:r w:rsidRPr="0050469B">
        <w:lastRenderedPageBreak/>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171FFAE6" w14:textId="77777777" w:rsidR="00C405DC"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18295EAC" w14:textId="77777777" w:rsidR="00C405DC"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w:t>
      </w:r>
    </w:p>
    <w:p w14:paraId="3F44C01B" w14:textId="4B6FB96D" w:rsidR="00343C2A" w:rsidRPr="0050469B" w:rsidRDefault="00343C2A" w:rsidP="00343C2A">
      <w:pPr>
        <w:pStyle w:val="Tese-Normal"/>
      </w:pPr>
      <w:r w:rsidRPr="0050469B">
        <w:t xml:space="preserve">Por outras palavras, essas redes e sub redes são conhecidas como “knowledge networks”, ou seja, “a set of nodes — individuals or higher level collectives that serve as heterogeneously distributed repositories of knowledge and agents that search for, transmit, and create knowledge — interconnected by social relationships that enable and constrain nodes’ efforts to acquire, transfer, and create knowledg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51DD3F3B" w14:textId="77777777" w:rsidR="00C405DC" w:rsidRDefault="00343C2A" w:rsidP="00343C2A">
      <w:pPr>
        <w:pStyle w:val="Tese-Normal"/>
      </w:pPr>
      <w:r w:rsidRPr="0050469B">
        <w:lastRenderedPageBreak/>
        <w:t xml:space="preserve">No contexto de nossa investigação, optamos por refletir a respeito das redes no contexto da PoC como “a catalog of a system’s components often called nodes or vertices and the direct interactions between them, called links or edges”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0621985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062D1422" w:rsidR="00740DC1" w:rsidRDefault="00343C2A" w:rsidP="00343C2A">
      <w:pPr>
        <w:pStyle w:val="Tese-Normal"/>
      </w:pPr>
      <w:r w:rsidRPr="0050469B">
        <w:t xml:space="preserve">Segundo West (2001, p. 2), um grafo é um “triple consisting of a vertex set V(G), an edge set E(G), and a relation that associated with each edge two vertices (not necessarily distinct) called its endpoints”, isto é, um grafo pode ser usado“ “represent any information that can be modeled as objects and relationships between those objects”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3AB9A11D" w14:textId="77777777" w:rsidR="00740DC1" w:rsidRDefault="00740DC1">
      <w:pPr>
        <w:rPr>
          <w:lang w:val="pt-BR"/>
        </w:rPr>
      </w:pPr>
      <w:r>
        <w:br w:type="page"/>
      </w:r>
    </w:p>
    <w:p w14:paraId="42BC3A8F" w14:textId="73288C7E" w:rsidR="00343C2A" w:rsidRPr="0050469B" w:rsidRDefault="00824053" w:rsidP="00343C2A">
      <w:pPr>
        <w:pStyle w:val="Tese-Normal"/>
      </w:pPr>
      <w:r w:rsidRPr="00824053">
        <w:rPr>
          <w:noProof/>
          <w:lang w:val="en-US"/>
        </w:rPr>
        <w:lastRenderedPageBreak/>
        <mc:AlternateContent>
          <mc:Choice Requires="wpg">
            <w:drawing>
              <wp:anchor distT="0" distB="0" distL="114300" distR="114300" simplePos="0" relativeHeight="251725824" behindDoc="0" locked="0" layoutInCell="1" allowOverlap="1" wp14:anchorId="03C8C1C2" wp14:editId="18085F58">
                <wp:simplePos x="0" y="0"/>
                <wp:positionH relativeFrom="column">
                  <wp:posOffset>612775</wp:posOffset>
                </wp:positionH>
                <wp:positionV relativeFrom="paragraph">
                  <wp:posOffset>-347011</wp:posOffset>
                </wp:positionV>
                <wp:extent cx="4550610" cy="8657389"/>
                <wp:effectExtent l="0" t="0" r="0" b="4445"/>
                <wp:wrapNone/>
                <wp:docPr id="64" name="Group 20"/>
                <wp:cNvGraphicFramePr/>
                <a:graphic xmlns:a="http://schemas.openxmlformats.org/drawingml/2006/main">
                  <a:graphicData uri="http://schemas.microsoft.com/office/word/2010/wordprocessingGroup">
                    <wpg:wgp>
                      <wpg:cNvGrpSpPr/>
                      <wpg:grpSpPr>
                        <a:xfrm>
                          <a:off x="0" y="0"/>
                          <a:ext cx="4550610" cy="8657389"/>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7">
                            <a:extLst>
                              <a:ext uri="{BEBA8EAE-BF5A-486C-A8C5-ECC9F3942E4B}">
                                <a14:imgProps xmlns:a14="http://schemas.microsoft.com/office/drawing/2010/main">
                                  <a14:imgLayer r:embed="rId48">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F39C96" id="Group 20" o:spid="_x0000_s1026" style="position:absolute;margin-left:48.25pt;margin-top:-27.3pt;width:358.3pt;height:681.7pt;z-index:251725824;mso-width-relative:margin;mso-height-relative:margin"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9"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50"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51"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2"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3"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4"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5"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6"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7"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8" o:title="A close up of a logo&#10;&#10;Description automatically generated"/>
                </v:shape>
              </v:group>
            </w:pict>
          </mc:Fallback>
        </mc:AlternateContent>
      </w:r>
    </w:p>
    <w:p w14:paraId="1E4618F8" w14:textId="2DB3AA56" w:rsidR="00502D20" w:rsidRDefault="00502D20" w:rsidP="00740DC1">
      <w:pPr>
        <w:pStyle w:val="Tese-Figura"/>
      </w:pPr>
    </w:p>
    <w:p w14:paraId="541042B2" w14:textId="710308F2" w:rsidR="00502D20" w:rsidRDefault="00502D20" w:rsidP="00343C2A">
      <w:pPr>
        <w:pStyle w:val="Tese-Heading3"/>
      </w:pPr>
    </w:p>
    <w:p w14:paraId="17730B4E" w14:textId="153EE3A9" w:rsidR="00502D20" w:rsidRDefault="00502D20" w:rsidP="00343C2A">
      <w:pPr>
        <w:pStyle w:val="Tese-Heading3"/>
      </w:pPr>
    </w:p>
    <w:p w14:paraId="22A7AF25" w14:textId="5E2DECE5" w:rsidR="00502D20" w:rsidRDefault="00502D20" w:rsidP="00343C2A">
      <w:pPr>
        <w:pStyle w:val="Tese-Heading3"/>
      </w:pPr>
    </w:p>
    <w:p w14:paraId="3CD3C885" w14:textId="1623B6CD" w:rsidR="00502D20" w:rsidRDefault="00502D20" w:rsidP="00343C2A">
      <w:pPr>
        <w:pStyle w:val="Tese-Heading3"/>
      </w:pPr>
    </w:p>
    <w:p w14:paraId="4DCEDCEA" w14:textId="77777777" w:rsidR="00824053" w:rsidRDefault="00824053" w:rsidP="00824053">
      <w:pPr>
        <w:pStyle w:val="Tese-Caption"/>
        <w:jc w:val="left"/>
      </w:pPr>
    </w:p>
    <w:p w14:paraId="0EA637CC" w14:textId="77777777" w:rsidR="00824053" w:rsidRDefault="00824053" w:rsidP="00824053">
      <w:pPr>
        <w:pStyle w:val="Tese-Caption"/>
        <w:jc w:val="left"/>
      </w:pPr>
    </w:p>
    <w:p w14:paraId="270482DB" w14:textId="77777777" w:rsidR="00824053" w:rsidRDefault="00824053" w:rsidP="00824053">
      <w:pPr>
        <w:pStyle w:val="Tese-Caption"/>
        <w:jc w:val="left"/>
      </w:pPr>
    </w:p>
    <w:p w14:paraId="324F3D21" w14:textId="77777777" w:rsidR="00824053" w:rsidRDefault="00824053" w:rsidP="00824053">
      <w:pPr>
        <w:pStyle w:val="Tese-Caption"/>
        <w:jc w:val="left"/>
      </w:pPr>
    </w:p>
    <w:p w14:paraId="1827B923" w14:textId="77777777" w:rsidR="00824053" w:rsidRDefault="00824053" w:rsidP="00824053">
      <w:pPr>
        <w:pStyle w:val="Tese-Caption"/>
        <w:jc w:val="left"/>
      </w:pPr>
    </w:p>
    <w:p w14:paraId="704F662C" w14:textId="77777777" w:rsidR="00824053" w:rsidRDefault="00824053" w:rsidP="00824053">
      <w:pPr>
        <w:pStyle w:val="Tese-Caption"/>
        <w:jc w:val="left"/>
      </w:pPr>
    </w:p>
    <w:p w14:paraId="3DB57039" w14:textId="77777777" w:rsidR="00824053" w:rsidRDefault="00824053" w:rsidP="00824053">
      <w:pPr>
        <w:pStyle w:val="Tese-Caption"/>
        <w:jc w:val="left"/>
      </w:pPr>
    </w:p>
    <w:p w14:paraId="159C33C4" w14:textId="77777777" w:rsidR="00824053" w:rsidRDefault="00824053" w:rsidP="00824053">
      <w:pPr>
        <w:pStyle w:val="Tese-Caption"/>
        <w:jc w:val="left"/>
      </w:pPr>
    </w:p>
    <w:p w14:paraId="12490D24" w14:textId="77777777" w:rsidR="00824053" w:rsidRDefault="00824053" w:rsidP="00824053">
      <w:pPr>
        <w:pStyle w:val="Tese-Caption"/>
        <w:jc w:val="left"/>
      </w:pPr>
    </w:p>
    <w:p w14:paraId="1C309229" w14:textId="77777777" w:rsidR="00824053" w:rsidRDefault="00824053" w:rsidP="00824053">
      <w:pPr>
        <w:pStyle w:val="Tese-Caption"/>
        <w:jc w:val="left"/>
      </w:pPr>
    </w:p>
    <w:p w14:paraId="283270B9" w14:textId="77777777" w:rsidR="00824053" w:rsidRDefault="00824053" w:rsidP="00824053">
      <w:pPr>
        <w:pStyle w:val="Tese-Caption"/>
        <w:jc w:val="left"/>
      </w:pPr>
    </w:p>
    <w:p w14:paraId="559B3212" w14:textId="77777777" w:rsidR="00824053" w:rsidRDefault="00824053" w:rsidP="00824053">
      <w:pPr>
        <w:pStyle w:val="Tese-Caption"/>
        <w:jc w:val="left"/>
      </w:pPr>
    </w:p>
    <w:p w14:paraId="5B470B21" w14:textId="77777777" w:rsidR="00824053" w:rsidRDefault="00824053" w:rsidP="00824053">
      <w:pPr>
        <w:pStyle w:val="Tese-Caption"/>
        <w:jc w:val="left"/>
      </w:pPr>
    </w:p>
    <w:p w14:paraId="67727B46" w14:textId="77777777" w:rsidR="00824053" w:rsidRDefault="00824053" w:rsidP="00824053">
      <w:pPr>
        <w:pStyle w:val="Tese-Caption"/>
        <w:jc w:val="left"/>
      </w:pPr>
    </w:p>
    <w:p w14:paraId="6CF68DAF" w14:textId="77777777" w:rsidR="00824053" w:rsidRDefault="00824053" w:rsidP="00824053">
      <w:pPr>
        <w:pStyle w:val="Tese-Caption"/>
        <w:jc w:val="left"/>
      </w:pPr>
    </w:p>
    <w:p w14:paraId="0E803138" w14:textId="77777777" w:rsidR="00824053" w:rsidRDefault="00824053" w:rsidP="00824053">
      <w:pPr>
        <w:pStyle w:val="Tese-Caption"/>
        <w:jc w:val="left"/>
      </w:pPr>
    </w:p>
    <w:p w14:paraId="2B4F243A" w14:textId="77777777" w:rsidR="00824053" w:rsidRDefault="00824053" w:rsidP="00824053">
      <w:pPr>
        <w:pStyle w:val="Tese-Caption"/>
        <w:jc w:val="left"/>
      </w:pPr>
    </w:p>
    <w:p w14:paraId="6CFA1C0D" w14:textId="77777777" w:rsidR="00824053" w:rsidRDefault="00824053" w:rsidP="00824053">
      <w:pPr>
        <w:pStyle w:val="Tese-Caption"/>
        <w:jc w:val="left"/>
      </w:pPr>
    </w:p>
    <w:p w14:paraId="3EF005F3" w14:textId="77777777" w:rsidR="00824053" w:rsidRDefault="00824053" w:rsidP="00824053">
      <w:pPr>
        <w:pStyle w:val="Tese-Caption"/>
        <w:jc w:val="left"/>
      </w:pPr>
    </w:p>
    <w:p w14:paraId="26B8001D" w14:textId="77777777" w:rsidR="00824053" w:rsidRDefault="00824053" w:rsidP="00824053">
      <w:pPr>
        <w:pStyle w:val="Tese-Caption"/>
        <w:jc w:val="left"/>
      </w:pPr>
    </w:p>
    <w:p w14:paraId="394A608F" w14:textId="77777777" w:rsidR="00824053" w:rsidRDefault="00824053" w:rsidP="00824053">
      <w:pPr>
        <w:pStyle w:val="Tese-Caption"/>
        <w:jc w:val="left"/>
      </w:pPr>
    </w:p>
    <w:p w14:paraId="12D2B205" w14:textId="77777777" w:rsidR="00824053" w:rsidRDefault="00824053" w:rsidP="00824053">
      <w:pPr>
        <w:pStyle w:val="Tese-Caption"/>
        <w:jc w:val="left"/>
      </w:pPr>
    </w:p>
    <w:p w14:paraId="14C16B6F" w14:textId="77777777" w:rsidR="00824053" w:rsidRDefault="00824053" w:rsidP="00824053">
      <w:pPr>
        <w:pStyle w:val="Tese-Caption"/>
        <w:jc w:val="left"/>
      </w:pPr>
    </w:p>
    <w:p w14:paraId="3C812BD1" w14:textId="77777777" w:rsidR="00824053" w:rsidRDefault="00824053" w:rsidP="00824053">
      <w:pPr>
        <w:pStyle w:val="Tese-Caption"/>
        <w:jc w:val="left"/>
      </w:pPr>
    </w:p>
    <w:p w14:paraId="7C120F40" w14:textId="77777777" w:rsidR="00824053" w:rsidRDefault="00824053" w:rsidP="00824053">
      <w:pPr>
        <w:pStyle w:val="Tese-Caption"/>
        <w:jc w:val="left"/>
      </w:pPr>
    </w:p>
    <w:p w14:paraId="3CE1172E" w14:textId="77777777" w:rsidR="00824053" w:rsidRDefault="00824053" w:rsidP="00824053">
      <w:pPr>
        <w:pStyle w:val="Tese-Caption"/>
        <w:jc w:val="left"/>
      </w:pPr>
    </w:p>
    <w:p w14:paraId="049F57BC" w14:textId="77777777" w:rsidR="00824053" w:rsidRDefault="00824053" w:rsidP="00824053">
      <w:pPr>
        <w:pStyle w:val="Tese-Caption"/>
        <w:jc w:val="left"/>
      </w:pPr>
    </w:p>
    <w:p w14:paraId="34ED0CB3" w14:textId="77777777" w:rsidR="00824053" w:rsidRDefault="00824053" w:rsidP="00824053">
      <w:pPr>
        <w:pStyle w:val="Tese-Caption"/>
        <w:jc w:val="left"/>
      </w:pPr>
    </w:p>
    <w:p w14:paraId="6105B3B7" w14:textId="77777777" w:rsidR="00824053" w:rsidRDefault="00824053" w:rsidP="00824053">
      <w:pPr>
        <w:pStyle w:val="Tese-Caption"/>
        <w:jc w:val="left"/>
      </w:pPr>
    </w:p>
    <w:p w14:paraId="63C78890" w14:textId="77777777" w:rsidR="00824053" w:rsidRDefault="00824053" w:rsidP="00824053">
      <w:pPr>
        <w:pStyle w:val="Tese-Caption"/>
        <w:jc w:val="left"/>
      </w:pPr>
    </w:p>
    <w:p w14:paraId="3295A0DB" w14:textId="77777777" w:rsidR="00824053" w:rsidRDefault="00824053" w:rsidP="00824053">
      <w:pPr>
        <w:pStyle w:val="Tese-Caption"/>
        <w:jc w:val="left"/>
      </w:pPr>
    </w:p>
    <w:p w14:paraId="51C3CD4F" w14:textId="77777777" w:rsidR="00824053" w:rsidRDefault="00824053" w:rsidP="00824053">
      <w:pPr>
        <w:pStyle w:val="Tese-Caption"/>
        <w:jc w:val="left"/>
      </w:pPr>
    </w:p>
    <w:p w14:paraId="5530F80F" w14:textId="77777777" w:rsidR="00824053" w:rsidRDefault="00824053" w:rsidP="00824053">
      <w:pPr>
        <w:pStyle w:val="Tese-Caption"/>
        <w:jc w:val="left"/>
      </w:pPr>
    </w:p>
    <w:p w14:paraId="3ECC4174" w14:textId="77777777" w:rsidR="00824053" w:rsidRDefault="00824053" w:rsidP="00824053">
      <w:pPr>
        <w:pStyle w:val="Tese-Caption"/>
        <w:jc w:val="left"/>
      </w:pPr>
    </w:p>
    <w:p w14:paraId="0A8E2F65" w14:textId="77777777" w:rsidR="00824053" w:rsidRDefault="00824053" w:rsidP="00824053">
      <w:pPr>
        <w:pStyle w:val="Tese-Caption"/>
        <w:jc w:val="left"/>
      </w:pPr>
    </w:p>
    <w:p w14:paraId="69BCE31E" w14:textId="77777777" w:rsidR="00824053" w:rsidRDefault="00824053" w:rsidP="00824053">
      <w:pPr>
        <w:pStyle w:val="Tese-Caption"/>
        <w:jc w:val="left"/>
      </w:pPr>
    </w:p>
    <w:p w14:paraId="5D64E98D" w14:textId="77777777" w:rsidR="00824053" w:rsidRDefault="00824053" w:rsidP="00824053">
      <w:pPr>
        <w:pStyle w:val="Tese-Caption"/>
        <w:jc w:val="left"/>
      </w:pPr>
    </w:p>
    <w:p w14:paraId="2CAFDA13" w14:textId="77777777" w:rsidR="00824053" w:rsidRDefault="00824053" w:rsidP="00824053">
      <w:pPr>
        <w:pStyle w:val="Tese-Caption"/>
        <w:jc w:val="left"/>
      </w:pPr>
    </w:p>
    <w:p w14:paraId="2B7B63B4" w14:textId="22ED1AA5" w:rsidR="00824053" w:rsidRPr="00824053" w:rsidRDefault="00824053" w:rsidP="00824053">
      <w:pPr>
        <w:pStyle w:val="Tese-Caption"/>
      </w:pPr>
      <w:bookmarkStart w:id="1800" w:name="_Toc68434838"/>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0974085C" w:rsidR="00343C2A" w:rsidRDefault="00343C2A" w:rsidP="00343C2A">
      <w:pPr>
        <w:pStyle w:val="Tese-Heading3"/>
      </w:pPr>
      <w:bookmarkStart w:id="1801" w:name="_Toc68435636"/>
      <w:r>
        <w:lastRenderedPageBreak/>
        <w:t>6</w:t>
      </w:r>
      <w:r w:rsidRPr="0050469B">
        <w:t>.</w:t>
      </w:r>
      <w:r w:rsidR="00502D20">
        <w:t>2</w:t>
      </w:r>
      <w:r w:rsidRPr="0050469B">
        <w:t xml:space="preserve">.1. </w:t>
      </w:r>
      <w:r>
        <w:t>Um</w:t>
      </w:r>
      <w:r w:rsidR="004F0D5E">
        <w:t xml:space="preserve"> exemplo de</w:t>
      </w:r>
      <w:r>
        <w:t xml:space="preserve"> 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43483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sub-redes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9"/>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434840"/>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6D3D82F8" w:rsidR="00311D04" w:rsidRPr="0050469B" w:rsidRDefault="00D13BFD" w:rsidP="007D2264">
      <w:pPr>
        <w:pStyle w:val="Tese-Heading2"/>
      </w:pPr>
      <w:bookmarkStart w:id="1804" w:name="_Toc68435637"/>
      <w:r w:rsidRPr="0050469B">
        <w:t>6.</w:t>
      </w:r>
      <w:r w:rsidR="00C30906">
        <w:t>3</w:t>
      </w:r>
      <w:r w:rsidRPr="0050469B">
        <w:t xml:space="preserve"> </w:t>
      </w:r>
      <w:r w:rsidR="00FC7823" w:rsidRPr="00FC7823">
        <w:t xml:space="preserve">Uma teoria emprestada da f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sub-redes)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r w:rsidRPr="0050469B">
        <w:rPr>
          <w:i/>
          <w:iCs/>
        </w:rPr>
        <w:t>Percolation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to modeling a wide variety of phenomena in disordered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r w:rsidRPr="0050469B">
        <w:rPr>
          <w:i/>
          <w:iCs/>
        </w:rPr>
        <w:t>Applications of Percolation Theory</w:t>
      </w:r>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thinking regarding the relation between innovation and knowledge using a Physics-borrowed model, trying to prove </w:t>
      </w:r>
      <w:r w:rsidRPr="0050469B">
        <w:rPr>
          <w:b/>
          <w:bCs/>
        </w:rPr>
        <w:t>whether knowledge resources can ‘flow’ (be percolated) in a network or a grid</w:t>
      </w:r>
      <w:r w:rsidRPr="0050469B">
        <w:t>, in order to be transformed in technological innovation”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xml:space="preserve">, onde “the main specificity of percolation is connectedness, as percolation theory is a general mathematical theory of connectivity. In physics, percolation processes result from the counteraction of two forces – connectivity and receptivity”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sub-red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sub-red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measures the importance of nodes in terms of aiding the percolation through th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118CBE2A">
            <wp:extent cx="5490210" cy="2668905"/>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0"/>
                    <a:stretch>
                      <a:fillRect/>
                    </a:stretch>
                  </pic:blipFill>
                  <pic:spPr>
                    <a:xfrm>
                      <a:off x="0" y="0"/>
                      <a:ext cx="5490210" cy="2668905"/>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43484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r w:rsidRPr="0050469B">
        <w:rPr>
          <w:i/>
          <w:iCs/>
        </w:rPr>
        <w:t xml:space="preserve">Percolation Centrality </w:t>
      </w:r>
      <w:r w:rsidRPr="0050469B">
        <w:t xml:space="preserve">(PC) (ou seja, a Centralidade da Percolação) que “measures the importance of nodes in terms of aiding the percolation through th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may very well be centrally located in terms of betweenness centrality or another centrality measure, but may not be ‘centrally’ located in the context of a network in which there is percolation”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F93CC3"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435638"/>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80723A0"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4EE7F5B" w14:textId="4DAB0ABE" w:rsidR="004C2331" w:rsidRDefault="004C2331" w:rsidP="004C2331">
      <w:pPr>
        <w:pStyle w:val="Tese-Figura"/>
      </w:pPr>
      <w:r w:rsidRPr="004C2331">
        <w:drawing>
          <wp:inline distT="0" distB="0" distL="0" distR="0" wp14:anchorId="798F62C6" wp14:editId="063F83AC">
            <wp:extent cx="5490210" cy="2868295"/>
            <wp:effectExtent l="0" t="0" r="0" b="1905"/>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61"/>
                    <a:stretch>
                      <a:fillRect/>
                    </a:stretch>
                  </pic:blipFill>
                  <pic:spPr>
                    <a:xfrm>
                      <a:off x="0" y="0"/>
                      <a:ext cx="5490210" cy="2868295"/>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43484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lastRenderedPageBreak/>
        <w:t xml:space="preserve">A atuação dos </w:t>
      </w:r>
      <w:r w:rsidRPr="0050469B">
        <w:rPr>
          <w:i/>
          <w:iCs/>
          <w:lang w:val="pt-BR"/>
        </w:rPr>
        <w:t>players</w:t>
      </w:r>
      <w:r w:rsidRPr="0050469B">
        <w:rPr>
          <w:lang w:val="pt-BR"/>
        </w:rPr>
        <w:t xml:space="preserve"> 2, 4 e 6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A centralidade da percolação do nó de conhecimento (Knowledge A), representada como</w:t>
      </w:r>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A centralidade da percolação do nó de conhecimento (Knowledge H), representada como</w:t>
      </w:r>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lastRenderedPageBreak/>
        <w:drawing>
          <wp:inline distT="0" distB="0" distL="0" distR="0" wp14:anchorId="06F6BC7C" wp14:editId="278CBED4">
            <wp:extent cx="5490210" cy="2829560"/>
            <wp:effectExtent l="0" t="0" r="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2"/>
                    <a:stretch>
                      <a:fillRect/>
                    </a:stretch>
                  </pic:blipFill>
                  <pic:spPr>
                    <a:xfrm>
                      <a:off x="0" y="0"/>
                      <a:ext cx="5490210" cy="2829560"/>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434843"/>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xml:space="preserve">), ou até mesmo, a formação de uma nova rede de conhecimento utilizando os mesmos praticantes de </w:t>
      </w:r>
      <w:r w:rsidRPr="0050469B">
        <w:lastRenderedPageBreak/>
        <w:t>atividades anteriores da PoC, mas em diferentes posições (ou seja, diferentes práticas), 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49E4D4D">
            <wp:extent cx="5490210" cy="2859405"/>
            <wp:effectExtent l="0" t="0" r="0" b="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3"/>
                    <a:stretch>
                      <a:fillRect/>
                    </a:stretch>
                  </pic:blipFill>
                  <pic:spPr>
                    <a:xfrm>
                      <a:off x="0" y="0"/>
                      <a:ext cx="5490210" cy="2859405"/>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43484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Como pode ser visto na Figura 144, essa rede de conhecimento no contexto da PoC possui uma diferente formação quando comparada a Figura 142. A seguir, apresentamos 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w:t>
      </w:r>
      <w:r w:rsidRPr="0050469B">
        <w:lastRenderedPageBreak/>
        <w:t>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lastRenderedPageBreak/>
        <w:drawing>
          <wp:inline distT="0" distB="0" distL="0" distR="0" wp14:anchorId="7E7B3154" wp14:editId="4395B5D4">
            <wp:extent cx="5490210" cy="2827020"/>
            <wp:effectExtent l="0" t="0" r="0" b="508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4"/>
                    <a:stretch>
                      <a:fillRect/>
                    </a:stretch>
                  </pic:blipFill>
                  <pic:spPr>
                    <a:xfrm>
                      <a:off x="0" y="0"/>
                      <a:ext cx="5490210" cy="2827020"/>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43484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lastRenderedPageBreak/>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dessa rede, além de uma flexibilidade em relação a construção (ou não) das alianças no contexto da PoC</w:t>
      </w:r>
      <w:r>
        <w:t>.</w:t>
      </w:r>
      <w:r w:rsidRPr="0050469B">
        <w:t xml:space="preserve"> </w:t>
      </w:r>
    </w:p>
    <w:p w14:paraId="27EEC593" w14:textId="77777777"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 xml:space="preserve">e sub redes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435639"/>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639A26" w14:textId="7EEC71A3"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lastRenderedPageBreak/>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p>
    <w:p w14:paraId="4FD07BD7" w14:textId="11000163" w:rsidR="0059411A" w:rsidRDefault="0059411A" w:rsidP="0059411A">
      <w:pPr>
        <w:pStyle w:val="Tese-Normal"/>
      </w:pP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theory there is no difference between theory and practice, while in practice there is”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77777777"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à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3E25DB64" w:rsidR="008F66A7" w:rsidRPr="0050469B"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 xml:space="preserve">PoC e </w:t>
      </w:r>
      <w:r>
        <w:lastRenderedPageBreak/>
        <w:t>estabelecer seus estados, com base em diversos e específicos critérios e uma avaliação 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3186CDCB" w14:textId="77777777" w:rsidR="000754DB" w:rsidRPr="0050469B" w:rsidRDefault="000754DB" w:rsidP="0059411A">
      <w:pPr>
        <w:spacing w:before="60" w:after="60"/>
        <w:rPr>
          <w:b/>
          <w:bCs/>
          <w:sz w:val="20"/>
          <w:szCs w:val="20"/>
        </w:rPr>
      </w:pPr>
    </w:p>
    <w:p w14:paraId="0BC41692" w14:textId="2B0E03F5" w:rsidR="00A22E43" w:rsidRPr="0050469B" w:rsidRDefault="00D13BFD" w:rsidP="002A7F45">
      <w:pPr>
        <w:pStyle w:val="Tese-Heading1"/>
      </w:pPr>
      <w:bookmarkStart w:id="1825" w:name="_Toc68435640"/>
      <w:r w:rsidRPr="0050469B">
        <w:t>7</w:t>
      </w:r>
      <w:r w:rsidR="00541015" w:rsidRPr="0050469B">
        <w:t>.</w:t>
      </w:r>
      <w:r w:rsidR="00A22E43" w:rsidRPr="0050469B">
        <w:t xml:space="preserve"> </w:t>
      </w:r>
      <w:bookmarkStart w:id="1826" w:name="BackToTOC"/>
      <w:bookmarkEnd w:id="1791"/>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3CAD7714" w14:textId="62C76518" w:rsidR="00523441"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827" w:name="_Toc41897435"/>
      <w:bookmarkStart w:id="1828" w:name="_Toc13052699"/>
      <w:bookmarkStart w:id="1829" w:name="_Toc13053059"/>
      <w:bookmarkStart w:id="1830" w:name="_Toc13053148"/>
      <w:bookmarkStart w:id="1831" w:name="_Toc68435641"/>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827"/>
      <w:r w:rsidR="00D97505" w:rsidRPr="0050469B">
        <w:t>da PoC</w:t>
      </w:r>
      <w:r w:rsidR="00E2736E">
        <w:t xml:space="preserve"> apoiados na hermenêutica</w:t>
      </w:r>
      <w:bookmarkEnd w:id="1831"/>
    </w:p>
    <w:p w14:paraId="6611A607" w14:textId="0689B8EF" w:rsidR="003C38A0" w:rsidRPr="0044563A" w:rsidRDefault="00996B18" w:rsidP="00964DB1">
      <w:pPr>
        <w:pStyle w:val="Tese-Normal"/>
      </w:pPr>
      <w:bookmarkStart w:id="1832" w:name="_Toc41897438"/>
      <w:bookmarkStart w:id="1833" w:name="OLE_LINK334"/>
      <w:bookmarkStart w:id="1834" w:name="OLE_LINK364"/>
      <w:bookmarkEnd w:id="1632"/>
      <w:bookmarkEnd w:id="1633"/>
      <w:bookmarkEnd w:id="1634"/>
      <w:bookmarkEnd w:id="1635"/>
      <w:bookmarkEnd w:id="1828"/>
      <w:bookmarkEnd w:id="1829"/>
      <w:bookmarkEnd w:id="1830"/>
      <w:r w:rsidRPr="0050469B">
        <w:t>Conforme podemos observar na Figura 1</w:t>
      </w:r>
      <w:r>
        <w:t>46</w:t>
      </w:r>
      <w:r w:rsidRPr="0050469B">
        <w:t xml:space="preserve">, </w:t>
      </w:r>
    </w:p>
    <w:p w14:paraId="68CC5778" w14:textId="4B8B9650" w:rsidR="00E2736E" w:rsidRDefault="00E2736E" w:rsidP="002A7F45">
      <w:pPr>
        <w:pStyle w:val="Tese-Heading2"/>
      </w:pPr>
      <w:bookmarkStart w:id="1835" w:name="_Toc68435642"/>
      <w:r w:rsidRPr="0050469B">
        <w:t>7.</w:t>
      </w:r>
      <w:r>
        <w:t>2</w:t>
      </w:r>
      <w:r w:rsidRPr="0050469B">
        <w:t xml:space="preserve"> </w:t>
      </w:r>
      <w:r>
        <w:t xml:space="preserve">A hermenêutica </w:t>
      </w:r>
      <w:r w:rsidR="00824FF9">
        <w:t>e os</w:t>
      </w:r>
      <w:r>
        <w:t xml:space="preserve"> </w:t>
      </w:r>
      <w:r w:rsidR="00824FF9">
        <w:t>cenários na PoC</w:t>
      </w:r>
      <w:bookmarkEnd w:id="1835"/>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36" w:name="_Toc68435643"/>
      <w:r w:rsidRPr="00017ADD">
        <w:t xml:space="preserve">7.2.1. </w:t>
      </w:r>
      <w:r w:rsidR="001C610E" w:rsidRPr="00017ADD">
        <w:t xml:space="preserve">Cenário 1: </w:t>
      </w:r>
      <w:r w:rsidR="00017ADD" w:rsidRPr="00017ADD">
        <w:t>os testes de resiliência no contexto da PoC</w:t>
      </w:r>
      <w:bookmarkEnd w:id="1836"/>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37" w:name="_Toc68435644"/>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37"/>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38" w:name="_Toc68435645"/>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38"/>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39" w:name="_Toc68435646"/>
      <w:r>
        <w:lastRenderedPageBreak/>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39"/>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40" w:name="_Toc68435647"/>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40"/>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41" w:name="_Toc68435648"/>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41"/>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42" w:name="_Toc13052702"/>
      <w:bookmarkStart w:id="1843" w:name="_Toc13053062"/>
      <w:bookmarkStart w:id="1844" w:name="_Toc13053151"/>
      <w:bookmarkStart w:id="1845" w:name="_Toc41897439"/>
      <w:bookmarkStart w:id="1846" w:name="_Toc506450693"/>
      <w:bookmarkStart w:id="1847" w:name="_Toc512804508"/>
      <w:bookmarkStart w:id="1848" w:name="_Toc68435649"/>
      <w:bookmarkEnd w:id="1833"/>
      <w:bookmarkEnd w:id="1834"/>
      <w:r w:rsidRPr="0050469B">
        <w:rPr>
          <w:rFonts w:ascii="Gill Sans" w:hAnsi="Gill Sans" w:cs="Gill Sans" w:hint="cs"/>
          <w:b w:val="0"/>
          <w:color w:val="000000" w:themeColor="text1"/>
          <w:sz w:val="36"/>
          <w:szCs w:val="36"/>
          <w:lang w:val="pt-BR"/>
        </w:rPr>
        <w:t>o que se julga poder acontecer?</w:t>
      </w:r>
      <w:bookmarkEnd w:id="1842"/>
      <w:bookmarkEnd w:id="1843"/>
      <w:bookmarkEnd w:id="1844"/>
      <w:bookmarkEnd w:id="1845"/>
      <w:bookmarkEnd w:id="1848"/>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49" w:name="_Toc13052703"/>
      <w:bookmarkStart w:id="1850" w:name="_Toc13053063"/>
      <w:bookmarkStart w:id="1851" w:name="_Toc13053152"/>
      <w:bookmarkStart w:id="1852" w:name="_Toc41897440"/>
      <w:bookmarkStart w:id="1853" w:name="_Toc68435650"/>
      <w:r w:rsidRPr="0050469B">
        <w:rPr>
          <w:rFonts w:ascii="Gill Sans" w:hAnsi="Gill Sans" w:cs="Gill Sans" w:hint="cs"/>
          <w:b w:val="0"/>
          <w:color w:val="000000" w:themeColor="text1"/>
          <w:sz w:val="36"/>
          <w:szCs w:val="36"/>
          <w:lang w:val="pt-BR"/>
        </w:rPr>
        <w:lastRenderedPageBreak/>
        <w:t>limites à interpretação?</w:t>
      </w:r>
      <w:bookmarkEnd w:id="1849"/>
      <w:bookmarkEnd w:id="1850"/>
      <w:bookmarkEnd w:id="1851"/>
      <w:bookmarkEnd w:id="1852"/>
      <w:bookmarkEnd w:id="1853"/>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54" w:name="_Toc13052704"/>
      <w:bookmarkStart w:id="1855" w:name="_Toc13053064"/>
      <w:bookmarkStart w:id="1856" w:name="_Toc13053153"/>
      <w:bookmarkStart w:id="1857" w:name="_Toc41897441"/>
      <w:bookmarkStart w:id="1858" w:name="_Toc68435651"/>
      <w:r w:rsidRPr="0050469B">
        <w:rPr>
          <w:rFonts w:ascii="Gill Sans" w:hAnsi="Gill Sans" w:cs="Gill Sans" w:hint="cs"/>
          <w:b w:val="0"/>
          <w:color w:val="000000" w:themeColor="text1"/>
          <w:sz w:val="36"/>
          <w:szCs w:val="36"/>
          <w:lang w:val="pt-BR"/>
        </w:rPr>
        <w:lastRenderedPageBreak/>
        <w:t>O que deixou dúvidas ou requer trabalho posterior?</w:t>
      </w:r>
      <w:bookmarkEnd w:id="1854"/>
      <w:bookmarkEnd w:id="1855"/>
      <w:bookmarkEnd w:id="1856"/>
      <w:bookmarkEnd w:id="1857"/>
      <w:bookmarkEnd w:id="1858"/>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59" w:name="OLE_LINK712"/>
      <w:bookmarkStart w:id="1860"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65"/>
          <w:footerReference w:type="even" r:id="rId66"/>
          <w:footerReference w:type="default" r:id="rId67"/>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61" w:name="_Toc41897442"/>
      <w:bookmarkStart w:id="1862" w:name="_Toc68435652"/>
      <w:bookmarkEnd w:id="1846"/>
      <w:bookmarkEnd w:id="1847"/>
      <w:r w:rsidRPr="0050469B">
        <w:rPr>
          <w:rFonts w:ascii="Gill Sans" w:hAnsi="Gill Sans" w:cs="Gill Sans"/>
          <w:color w:val="000000" w:themeColor="text1"/>
          <w:sz w:val="40"/>
          <w:szCs w:val="40"/>
          <w:lang w:val="pt-BR"/>
        </w:rPr>
        <w:lastRenderedPageBreak/>
        <w:t>Referências Bibliográficas</w:t>
      </w:r>
      <w:bookmarkEnd w:id="1861"/>
      <w:bookmarkEnd w:id="1862"/>
    </w:p>
    <w:bookmarkEnd w:id="0"/>
    <w:bookmarkEnd w:id="1"/>
    <w:bookmarkEnd w:id="1859"/>
    <w:bookmarkEnd w:id="1860"/>
    <w:p w14:paraId="2E9A2440" w14:textId="0D8F1CD8" w:rsidR="00013822" w:rsidRPr="0050469B" w:rsidRDefault="00013822">
      <w:pPr>
        <w:spacing w:before="120" w:after="120"/>
        <w:rPr>
          <w:rFonts w:ascii="Times" w:hAnsi="Times" w:cs="Times"/>
          <w:color w:val="000000"/>
          <w:lang w:val="pt-BR"/>
        </w:rPr>
      </w:pPr>
    </w:p>
    <w:p w14:paraId="368F7840" w14:textId="4E5124C0" w:rsidR="0059411A" w:rsidRPr="0059411A" w:rsidRDefault="001257EA" w:rsidP="0059411A">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59411A" w:rsidRPr="0059411A">
        <w:rPr>
          <w:noProof/>
        </w:rPr>
        <w:t xml:space="preserve">Achlioptas, D., D’Souza, R. M., &amp; Spencer, J. (2009). Explosive percolation in random networks. </w:t>
      </w:r>
      <w:r w:rsidR="0059411A" w:rsidRPr="0059411A">
        <w:rPr>
          <w:i/>
          <w:iCs/>
          <w:noProof/>
        </w:rPr>
        <w:t>Science</w:t>
      </w:r>
      <w:r w:rsidR="0059411A" w:rsidRPr="0059411A">
        <w:rPr>
          <w:noProof/>
        </w:rPr>
        <w:t xml:space="preserve">, </w:t>
      </w:r>
      <w:r w:rsidR="0059411A" w:rsidRPr="0059411A">
        <w:rPr>
          <w:i/>
          <w:iCs/>
          <w:noProof/>
        </w:rPr>
        <w:t>323</w:t>
      </w:r>
      <w:r w:rsidR="0059411A" w:rsidRPr="0059411A">
        <w:rPr>
          <w:noProof/>
        </w:rPr>
        <w:t>(5920), 1453–1455.</w:t>
      </w:r>
    </w:p>
    <w:p w14:paraId="3905037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arabási, A.-L. (2016). </w:t>
      </w:r>
      <w:r w:rsidRPr="0059411A">
        <w:rPr>
          <w:i/>
          <w:iCs/>
          <w:noProof/>
        </w:rPr>
        <w:t>Network Science</w:t>
      </w:r>
      <w:r w:rsidRPr="0059411A">
        <w:rPr>
          <w:noProof/>
        </w:rPr>
        <w:t xml:space="preserve"> (1st editio). Cambridge University Press.</w:t>
      </w:r>
    </w:p>
    <w:p w14:paraId="1062F2B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lock, M., Khvatova, T., Zhukov, D., &amp; Lesko, S. (2015). Studying the Structural Topology of the Knowledge Sharing Network. </w:t>
      </w:r>
      <w:r w:rsidRPr="0059411A">
        <w:rPr>
          <w:i/>
          <w:iCs/>
          <w:noProof/>
        </w:rPr>
        <w:t>Proceedings of the 11th European Conference on Management Leadership and Governance (ECMLG 2015)</w:t>
      </w:r>
      <w:r w:rsidRPr="0059411A">
        <w:rPr>
          <w:noProof/>
        </w:rPr>
        <w:t>, 20–27.</w:t>
      </w:r>
    </w:p>
    <w:p w14:paraId="3F06A52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orges, M. M. (2006). A Esfera: Comunicação Académica e Novos Media [Universidade de Coimbra]. In </w:t>
      </w:r>
      <w:r w:rsidRPr="0059411A">
        <w:rPr>
          <w:i/>
          <w:iCs/>
          <w:noProof/>
        </w:rPr>
        <w:t>Universo</w:t>
      </w:r>
      <w:r w:rsidRPr="0059411A">
        <w:rPr>
          <w:noProof/>
        </w:rPr>
        <w:t>. http://estudogeral.sib.uc.pt/handle/10316/8557</w:t>
      </w:r>
    </w:p>
    <w:p w14:paraId="7CF9E1D7"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roadbent, S. R., &amp; Hammersley, J. M. (1957). Percolation processes. </w:t>
      </w:r>
      <w:r w:rsidRPr="0059411A">
        <w:rPr>
          <w:i/>
          <w:iCs/>
          <w:noProof/>
        </w:rPr>
        <w:t>Mathematical Proceedings of the Cambridge Philosophical Society</w:t>
      </w:r>
      <w:r w:rsidRPr="0059411A">
        <w:rPr>
          <w:noProof/>
        </w:rPr>
        <w:t xml:space="preserve">, </w:t>
      </w:r>
      <w:r w:rsidRPr="0059411A">
        <w:rPr>
          <w:i/>
          <w:iCs/>
          <w:noProof/>
        </w:rPr>
        <w:t>53</w:t>
      </w:r>
      <w:r w:rsidRPr="0059411A">
        <w:rPr>
          <w:noProof/>
        </w:rPr>
        <w:t>(3), 629–641. https://doi.org/10.1017/S0305004100032680</w:t>
      </w:r>
    </w:p>
    <w:p w14:paraId="1959E2C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astells, M. (2002). </w:t>
      </w:r>
      <w:r w:rsidRPr="0059411A">
        <w:rPr>
          <w:i/>
          <w:iCs/>
          <w:noProof/>
        </w:rPr>
        <w:t>A sociedade em rede</w:t>
      </w:r>
      <w:r w:rsidRPr="0059411A">
        <w:rPr>
          <w:noProof/>
        </w:rPr>
        <w:t>. Editora Paz e Terra.</w:t>
      </w:r>
    </w:p>
    <w:p w14:paraId="285EA95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astells, M. (2010). </w:t>
      </w:r>
      <w:r w:rsidRPr="0059411A">
        <w:rPr>
          <w:i/>
          <w:iCs/>
          <w:noProof/>
        </w:rPr>
        <w:t>The Rise of the Network Society</w:t>
      </w:r>
      <w:r w:rsidRPr="0059411A">
        <w:rPr>
          <w:noProof/>
        </w:rPr>
        <w:t>. John Wiley &amp; Sons, Ltd.</w:t>
      </w:r>
    </w:p>
    <w:p w14:paraId="52924FE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hristensen, K. (2002). </w:t>
      </w:r>
      <w:r w:rsidRPr="0059411A">
        <w:rPr>
          <w:i/>
          <w:iCs/>
          <w:noProof/>
        </w:rPr>
        <w:t>Percolation theory</w:t>
      </w:r>
      <w:r w:rsidRPr="0059411A">
        <w:rPr>
          <w:noProof/>
        </w:rPr>
        <w:t>. Imperial College Press. https://doi.org/10.1088/0034-4885/43/7/001</w:t>
      </w:r>
    </w:p>
    <w:p w14:paraId="52105C0F"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Davenport, T. H., &amp; Prusak, L. (1998). </w:t>
      </w:r>
      <w:r w:rsidRPr="0059411A">
        <w:rPr>
          <w:i/>
          <w:iCs/>
          <w:noProof/>
        </w:rPr>
        <w:t>Working Knowledge: How Organizations Manage What They Know</w:t>
      </w:r>
      <w:r w:rsidRPr="0059411A">
        <w:rPr>
          <w:noProof/>
        </w:rPr>
        <w:t>. Harvard Business School Press.</w:t>
      </w:r>
    </w:p>
    <w:p w14:paraId="58A8910D"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Engeström, Y. (2001). Expansive Learning at Work: toward an activity theoretical reconceptualization. </w:t>
      </w:r>
      <w:r w:rsidRPr="0059411A">
        <w:rPr>
          <w:i/>
          <w:iCs/>
          <w:noProof/>
        </w:rPr>
        <w:t>Journal of Education and Work</w:t>
      </w:r>
      <w:r w:rsidRPr="0059411A">
        <w:rPr>
          <w:noProof/>
        </w:rPr>
        <w:t xml:space="preserve">, </w:t>
      </w:r>
      <w:r w:rsidRPr="0059411A">
        <w:rPr>
          <w:i/>
          <w:iCs/>
          <w:noProof/>
        </w:rPr>
        <w:t>14</w:t>
      </w:r>
      <w:r w:rsidRPr="0059411A">
        <w:rPr>
          <w:noProof/>
        </w:rPr>
        <w:t>(1), 133–156. https://doi.org/10.1080/13639080123238</w:t>
      </w:r>
    </w:p>
    <w:p w14:paraId="55D18540"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Engeström, Y. (2016). </w:t>
      </w:r>
      <w:r w:rsidRPr="0059411A">
        <w:rPr>
          <w:i/>
          <w:iCs/>
          <w:noProof/>
        </w:rPr>
        <w:t>Studies in Expansive Learning: Learning What is Not Yet There</w:t>
      </w:r>
      <w:r w:rsidRPr="0059411A">
        <w:rPr>
          <w:noProof/>
        </w:rPr>
        <w:t>. Cambridge University Press. https://doi.org/10.1017/CBO9781316225363</w:t>
      </w:r>
    </w:p>
    <w:p w14:paraId="61F1C6CF"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eofiloff, P., Kohayakawa, Y., &amp; Wakabayashi, Y. (2011). </w:t>
      </w:r>
      <w:r w:rsidRPr="0059411A">
        <w:rPr>
          <w:i/>
          <w:iCs/>
          <w:noProof/>
        </w:rPr>
        <w:t>Uma Introdução Sucinta à Teoria dos Grafos</w:t>
      </w:r>
      <w:r w:rsidRPr="0059411A">
        <w:rPr>
          <w:noProof/>
        </w:rPr>
        <w:t>. https://www.ime.usp.br/~pf/teoriadosgrafos/texto/TeoriaDosGrafos.pdf</w:t>
      </w:r>
    </w:p>
    <w:p w14:paraId="1364D5E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igueiredo, A. D. D. F. (2002). Redes e Educação: A surpreendente riqueza de um conceito. </w:t>
      </w:r>
      <w:r w:rsidRPr="0059411A">
        <w:rPr>
          <w:i/>
          <w:iCs/>
          <w:noProof/>
        </w:rPr>
        <w:t>Redes de Aprendizagem, Redes de Conhecimento</w:t>
      </w:r>
      <w:r w:rsidRPr="0059411A">
        <w:rPr>
          <w:noProof/>
        </w:rPr>
        <w:t>, 39–55.</w:t>
      </w:r>
    </w:p>
    <w:p w14:paraId="1E6DFB0C"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ino, C. N. (2001). Vygotsky e a Zona de Desenvolvimento Proximal (ZDP): Três implicações pedagógicas. </w:t>
      </w:r>
      <w:r w:rsidRPr="0059411A">
        <w:rPr>
          <w:i/>
          <w:iCs/>
          <w:noProof/>
        </w:rPr>
        <w:t>Revista Portuguesa de Educação</w:t>
      </w:r>
      <w:r w:rsidRPr="0059411A">
        <w:rPr>
          <w:noProof/>
        </w:rPr>
        <w:t xml:space="preserve">, </w:t>
      </w:r>
      <w:r w:rsidRPr="0059411A">
        <w:rPr>
          <w:i/>
          <w:iCs/>
          <w:noProof/>
        </w:rPr>
        <w:t>14</w:t>
      </w:r>
      <w:r w:rsidRPr="0059411A">
        <w:rPr>
          <w:noProof/>
        </w:rPr>
        <w:t>(2).</w:t>
      </w:r>
    </w:p>
    <w:p w14:paraId="7C44BAD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adamer, H.-G. (2013). </w:t>
      </w:r>
      <w:r w:rsidRPr="0059411A">
        <w:rPr>
          <w:i/>
          <w:iCs/>
          <w:noProof/>
        </w:rPr>
        <w:t>Truth and Method</w:t>
      </w:r>
      <w:r w:rsidRPr="0059411A">
        <w:rPr>
          <w:noProof/>
        </w:rPr>
        <w:t>. Bloomsbury Academic.</w:t>
      </w:r>
    </w:p>
    <w:p w14:paraId="73C004B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enin, D. (2007). </w:t>
      </w:r>
      <w:r w:rsidRPr="0059411A">
        <w:rPr>
          <w:i/>
          <w:iCs/>
          <w:noProof/>
        </w:rPr>
        <w:t>Percolation: Theory and Applications (NIST)</w:t>
      </w:r>
      <w:r w:rsidRPr="0059411A">
        <w:rPr>
          <w:noProof/>
        </w:rPr>
        <w:t>. NIST. https://www.nist.gov/system/files/documents/itl/cxs/percolation_slides.pdf</w:t>
      </w:r>
    </w:p>
    <w:p w14:paraId="2881FF8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onçalves, A. L. (2007). </w:t>
      </w:r>
      <w:r w:rsidRPr="0059411A">
        <w:rPr>
          <w:i/>
          <w:iCs/>
          <w:noProof/>
        </w:rPr>
        <w:t>Grafos : Aplicações ao Jogo</w:t>
      </w:r>
      <w:r w:rsidRPr="0059411A">
        <w:rPr>
          <w:noProof/>
        </w:rPr>
        <w:t>. Universidade Portucalense.</w:t>
      </w:r>
    </w:p>
    <w:p w14:paraId="1E35B60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Hofstad, R. van der. (2009). Percolation and Random Graphs. In W. S. Kendall &amp; I. S. Molchanov (Eds.), </w:t>
      </w:r>
      <w:r w:rsidRPr="0059411A">
        <w:rPr>
          <w:i/>
          <w:iCs/>
          <w:noProof/>
        </w:rPr>
        <w:t>New Perspectives in Stochastic Geometry</w:t>
      </w:r>
      <w:r w:rsidRPr="0059411A">
        <w:rPr>
          <w:noProof/>
        </w:rPr>
        <w:t xml:space="preserve"> (pp. 173–247). Oxford University Press. https://doi.org/10.1093/acprof:oso/9780199232574.003.0006</w:t>
      </w:r>
    </w:p>
    <w:p w14:paraId="0D9574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Jacobetty, P. (2010). </w:t>
      </w:r>
      <w:r w:rsidRPr="0059411A">
        <w:rPr>
          <w:i/>
          <w:iCs/>
          <w:noProof/>
        </w:rPr>
        <w:t>Ciência aberta: produção de conhecimento científico na sociedade em rede</w:t>
      </w:r>
      <w:r w:rsidRPr="0059411A">
        <w:rPr>
          <w:noProof/>
        </w:rPr>
        <w:t>. ISCTE-IUL.</w:t>
      </w:r>
    </w:p>
    <w:p w14:paraId="3993D47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lastRenderedPageBreak/>
        <w:t xml:space="preserve">Jurkiewicz, S. (2009). </w:t>
      </w:r>
      <w:r w:rsidRPr="0059411A">
        <w:rPr>
          <w:i/>
          <w:iCs/>
          <w:noProof/>
        </w:rPr>
        <w:t>Grafos - Uma Introdução (Olimpíada Brasileira de Matemática das Escolas Públicas)</w:t>
      </w:r>
      <w:r w:rsidRPr="0059411A">
        <w:rPr>
          <w:noProof/>
        </w:rPr>
        <w:t>. Olimpíada Brasileira de Matemática Das Escolas Públicas. http://www.obmep.org.br/docs/apostila5.pdf</w:t>
      </w:r>
    </w:p>
    <w:p w14:paraId="774A12C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Klein, H. K., &amp; Myers, M. D. (1999). A Set of Principles for Conducting and Evaluating Interpretive Field Studies in Information Systems. </w:t>
      </w:r>
      <w:r w:rsidRPr="0059411A">
        <w:rPr>
          <w:i/>
          <w:iCs/>
          <w:noProof/>
        </w:rPr>
        <w:t>MIS Quarterly</w:t>
      </w:r>
      <w:r w:rsidRPr="0059411A">
        <w:rPr>
          <w:noProof/>
        </w:rPr>
        <w:t xml:space="preserve">, </w:t>
      </w:r>
      <w:r w:rsidRPr="0059411A">
        <w:rPr>
          <w:i/>
          <w:iCs/>
          <w:noProof/>
        </w:rPr>
        <w:t>23</w:t>
      </w:r>
      <w:r w:rsidRPr="0059411A">
        <w:rPr>
          <w:noProof/>
        </w:rPr>
        <w:t>(1), 67. https://doi.org/10.2307/249410</w:t>
      </w:r>
    </w:p>
    <w:p w14:paraId="6FBFFFD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Kuramoto, H. (2006). Informação científica: proposta de um novo modelo para o Brasil. </w:t>
      </w:r>
      <w:r w:rsidRPr="0059411A">
        <w:rPr>
          <w:i/>
          <w:iCs/>
          <w:noProof/>
        </w:rPr>
        <w:t>Ciência Da Informação</w:t>
      </w:r>
      <w:r w:rsidRPr="0059411A">
        <w:rPr>
          <w:noProof/>
        </w:rPr>
        <w:t xml:space="preserve">, </w:t>
      </w:r>
      <w:r w:rsidRPr="0059411A">
        <w:rPr>
          <w:i/>
          <w:iCs/>
          <w:noProof/>
        </w:rPr>
        <w:t>35</w:t>
      </w:r>
      <w:r w:rsidRPr="0059411A">
        <w:rPr>
          <w:noProof/>
        </w:rPr>
        <w:t>(2), 91–102. https://doi.org/10.1590/S0100-19652006000200010</w:t>
      </w:r>
    </w:p>
    <w:p w14:paraId="33C6ABF4"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atour, B. (2005). </w:t>
      </w:r>
      <w:r w:rsidRPr="0059411A">
        <w:rPr>
          <w:i/>
          <w:iCs/>
          <w:noProof/>
        </w:rPr>
        <w:t>Reassembling the Social: An Introduction to Actor-Network-Theory</w:t>
      </w:r>
      <w:r w:rsidRPr="0059411A">
        <w:rPr>
          <w:noProof/>
        </w:rPr>
        <w:t>. Oxford University Press.</w:t>
      </w:r>
    </w:p>
    <w:p w14:paraId="67BF892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eonard-Barton, D. (1995). </w:t>
      </w:r>
      <w:r w:rsidRPr="0059411A">
        <w:rPr>
          <w:i/>
          <w:iCs/>
          <w:noProof/>
        </w:rPr>
        <w:t>Wellsprings of Knowledge: Building and Sustaining the Sources of Innovation</w:t>
      </w:r>
      <w:r w:rsidRPr="0059411A">
        <w:rPr>
          <w:noProof/>
        </w:rPr>
        <w:t>. HBS Press.</w:t>
      </w:r>
    </w:p>
    <w:p w14:paraId="39FE85E0"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ucchesi, C. L. (1979). </w:t>
      </w:r>
      <w:r w:rsidRPr="0059411A">
        <w:rPr>
          <w:i/>
          <w:iCs/>
          <w:noProof/>
        </w:rPr>
        <w:t>Introdução à Teoria dos Grafos</w:t>
      </w:r>
      <w:r w:rsidRPr="0059411A">
        <w:rPr>
          <w:noProof/>
        </w:rPr>
        <w:t>. Instituto de Matemática Pura e Aplicada.</w:t>
      </w:r>
    </w:p>
    <w:p w14:paraId="7462A5E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Menczer, F., Fortunato, S., &amp; Davis, C. A. (2020). </w:t>
      </w:r>
      <w:r w:rsidRPr="0059411A">
        <w:rPr>
          <w:i/>
          <w:iCs/>
          <w:noProof/>
        </w:rPr>
        <w:t>A First Course in Network Science</w:t>
      </w:r>
      <w:r w:rsidRPr="0059411A">
        <w:rPr>
          <w:noProof/>
        </w:rPr>
        <w:t>. Cambridge University Press.</w:t>
      </w:r>
    </w:p>
    <w:p w14:paraId="0782C23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Michel, N., &amp; Zara, R. (2004). Percolação e Estratégias de Ataque em Redes de Escala Livre. </w:t>
      </w:r>
      <w:r w:rsidRPr="0059411A">
        <w:rPr>
          <w:i/>
          <w:iCs/>
          <w:noProof/>
        </w:rPr>
        <w:t>IV Congresso Brasileiro de Computação</w:t>
      </w:r>
      <w:r w:rsidRPr="0059411A">
        <w:rPr>
          <w:noProof/>
        </w:rPr>
        <w:t>, 313–317. http://www.niee.ufrgs.br/eventos/CBCOMP/2004/pdf/Redes_Computadores/t170100056_3.pdf</w:t>
      </w:r>
    </w:p>
    <w:p w14:paraId="3E60ABA4"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avin, N. (2012). </w:t>
      </w:r>
      <w:r w:rsidRPr="0059411A">
        <w:rPr>
          <w:i/>
          <w:iCs/>
          <w:noProof/>
        </w:rPr>
        <w:t>Percolação em Sistemas Financeiros Simulados</w:t>
      </w:r>
      <w:r w:rsidRPr="0059411A">
        <w:rPr>
          <w:noProof/>
        </w:rPr>
        <w:t>. Universidade Técnica de Lisboa.</w:t>
      </w:r>
    </w:p>
    <w:p w14:paraId="1DA5844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a). A “New” View of Proof-of-Concept Practices Through the Lenses of Activity Theory and Hermeneutics. </w:t>
      </w:r>
      <w:r w:rsidRPr="0059411A">
        <w:rPr>
          <w:i/>
          <w:iCs/>
          <w:noProof/>
        </w:rPr>
        <w:t>Journal of Information Technology Research (JITR)</w:t>
      </w:r>
      <w:r w:rsidRPr="0059411A">
        <w:rPr>
          <w:noProof/>
        </w:rPr>
        <w:t xml:space="preserve">, </w:t>
      </w:r>
      <w:r w:rsidRPr="0059411A">
        <w:rPr>
          <w:i/>
          <w:iCs/>
          <w:noProof/>
        </w:rPr>
        <w:t>13</w:t>
      </w:r>
      <w:r w:rsidRPr="0059411A">
        <w:rPr>
          <w:noProof/>
        </w:rPr>
        <w:t>(4), 118–135. https://doi.org/10.4018/JITR.2020100108</w:t>
      </w:r>
    </w:p>
    <w:p w14:paraId="71CF64A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b). Developing a Proof-of-Concept Practices Context Model. </w:t>
      </w:r>
      <w:r w:rsidRPr="0059411A">
        <w:rPr>
          <w:i/>
          <w:iCs/>
          <w:noProof/>
        </w:rPr>
        <w:t>In Proceedings of the 28th European Conference on Information Systems (ECIS), An Online AIS Conference, June 15-17, 2020</w:t>
      </w:r>
      <w:r w:rsidRPr="0059411A">
        <w:rPr>
          <w:noProof/>
        </w:rPr>
        <w:t>. https://aisel.aisnet.org/ecis2020_rp/174</w:t>
      </w:r>
    </w:p>
    <w:p w14:paraId="3C54B5C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c). Flow of knowledge in proof-of-concept activities: Examining the problem of interpretation using hermeneutics. </w:t>
      </w:r>
      <w:r w:rsidRPr="0059411A">
        <w:rPr>
          <w:i/>
          <w:iCs/>
          <w:noProof/>
        </w:rPr>
        <w:t>LIBRES</w:t>
      </w:r>
      <w:r w:rsidRPr="0059411A">
        <w:rPr>
          <w:noProof/>
        </w:rPr>
        <w:t xml:space="preserve">, </w:t>
      </w:r>
      <w:r w:rsidRPr="0059411A">
        <w:rPr>
          <w:i/>
          <w:iCs/>
          <w:noProof/>
        </w:rPr>
        <w:t>30</w:t>
      </w:r>
      <w:r w:rsidRPr="0059411A">
        <w:rPr>
          <w:noProof/>
        </w:rPr>
        <w:t>(2), 45–67.</w:t>
      </w:r>
    </w:p>
    <w:p w14:paraId="18CF6B97"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1). Using Practice Context Models to Knowledge Management in Proof-of-Concept Activities: A Contribution of Knowledge Networks and Percolation Theory. </w:t>
      </w:r>
      <w:r w:rsidRPr="0059411A">
        <w:rPr>
          <w:i/>
          <w:iCs/>
          <w:noProof/>
        </w:rPr>
        <w:t>Journal of Information Science Theory and Practice</w:t>
      </w:r>
      <w:r w:rsidRPr="0059411A">
        <w:rPr>
          <w:noProof/>
        </w:rPr>
        <w:t xml:space="preserve">, </w:t>
      </w:r>
      <w:r w:rsidRPr="0059411A">
        <w:rPr>
          <w:i/>
          <w:iCs/>
          <w:noProof/>
        </w:rPr>
        <w:t>9</w:t>
      </w:r>
      <w:r w:rsidRPr="0059411A">
        <w:rPr>
          <w:noProof/>
        </w:rPr>
        <w:t>(1), 1–23. https://doi.org/10.1633/JISTAP.2021.9.1.1</w:t>
      </w:r>
    </w:p>
    <w:p w14:paraId="685F4BD5"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18). A Preliminary Study of Proof of Concept Practices and their Connection with Information Systems and Information Science. </w:t>
      </w:r>
      <w:r w:rsidRPr="0059411A">
        <w:rPr>
          <w:i/>
          <w:iCs/>
          <w:noProof/>
        </w:rPr>
        <w:t>Proceedings of the Sixth International Conference on Technological Ecosystems for Enhancing Multiculturality - TEEM’18</w:t>
      </w:r>
      <w:r w:rsidRPr="0059411A">
        <w:rPr>
          <w:noProof/>
        </w:rPr>
        <w:t>, 270–275. https://doi.org/10.1145/3284179.3284226</w:t>
      </w:r>
    </w:p>
    <w:p w14:paraId="2AED0B4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19). Characterizing Proof-of-Concept </w:t>
      </w:r>
      <w:r w:rsidRPr="0059411A">
        <w:rPr>
          <w:noProof/>
        </w:rPr>
        <w:lastRenderedPageBreak/>
        <w:t xml:space="preserve">Practices using the lens of Context Engineering. In A. Siarheyeva, C. Barry, M. Lang, H. Linger, &amp; C. Schneider (Eds.), </w:t>
      </w:r>
      <w:r w:rsidRPr="0059411A">
        <w:rPr>
          <w:i/>
          <w:iCs/>
          <w:noProof/>
        </w:rPr>
        <w:t>Information Systems Development: Information Systems Beyond 2020 (ISD2019 Proceedings)</w:t>
      </w:r>
      <w:r w:rsidRPr="0059411A">
        <w:rPr>
          <w:noProof/>
        </w:rPr>
        <w:t>.</w:t>
      </w:r>
    </w:p>
    <w:p w14:paraId="62D5DDD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wman, M. E. J., &amp; Watts, D. J. (1999). </w:t>
      </w:r>
      <w:r w:rsidRPr="0059411A">
        <w:rPr>
          <w:i/>
          <w:iCs/>
          <w:noProof/>
        </w:rPr>
        <w:t>Scaling and percolation in the small-world network model</w:t>
      </w:r>
      <w:r w:rsidRPr="0059411A">
        <w:rPr>
          <w:noProof/>
        </w:rPr>
        <w:t>. 1–12.</w:t>
      </w:r>
    </w:p>
    <w:p w14:paraId="41AD169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onaka, I., Toyama, R., &amp; Konno, N. (2000). SECI, Ba and Leadership: A Unified Model of Dynamic Knowledge Creation. </w:t>
      </w:r>
      <w:r w:rsidRPr="0059411A">
        <w:rPr>
          <w:i/>
          <w:iCs/>
          <w:noProof/>
        </w:rPr>
        <w:t>Long Range Planning</w:t>
      </w:r>
      <w:r w:rsidRPr="0059411A">
        <w:rPr>
          <w:noProof/>
        </w:rPr>
        <w:t xml:space="preserve">, </w:t>
      </w:r>
      <w:r w:rsidRPr="0059411A">
        <w:rPr>
          <w:i/>
          <w:iCs/>
          <w:noProof/>
        </w:rPr>
        <w:t>33</w:t>
      </w:r>
      <w:r w:rsidRPr="0059411A">
        <w:rPr>
          <w:noProof/>
        </w:rPr>
        <w:t>(1), 5–34. https://doi.org/10.1016/S0024-6301(99)00115-6</w:t>
      </w:r>
    </w:p>
    <w:p w14:paraId="284783C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aula, S. M. C. de. (2015). </w:t>
      </w:r>
      <w:r w:rsidRPr="0059411A">
        <w:rPr>
          <w:i/>
          <w:iCs/>
          <w:noProof/>
        </w:rPr>
        <w:t>Modelos Elementares de Percolação</w:t>
      </w:r>
      <w:r w:rsidRPr="0059411A">
        <w:rPr>
          <w:noProof/>
        </w:rPr>
        <w:t>. Universidade Federal de Goias.</w:t>
      </w:r>
    </w:p>
    <w:p w14:paraId="5A965D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helps, C., Heidl, R., &amp; Wadhwa, A. (2012). Knowledge, Networks, and Knowledge Networks: A Review and Research Agenda. </w:t>
      </w:r>
      <w:r w:rsidRPr="0059411A">
        <w:rPr>
          <w:i/>
          <w:iCs/>
          <w:noProof/>
        </w:rPr>
        <w:t>Journal of Management</w:t>
      </w:r>
      <w:r w:rsidRPr="0059411A">
        <w:rPr>
          <w:noProof/>
        </w:rPr>
        <w:t xml:space="preserve">, </w:t>
      </w:r>
      <w:r w:rsidRPr="0059411A">
        <w:rPr>
          <w:i/>
          <w:iCs/>
          <w:noProof/>
        </w:rPr>
        <w:t>38</w:t>
      </w:r>
      <w:r w:rsidRPr="0059411A">
        <w:rPr>
          <w:noProof/>
        </w:rPr>
        <w:t>(4), 1115–1166. https://doi.org/10.1177/0149206311432640</w:t>
      </w:r>
    </w:p>
    <w:p w14:paraId="557E8E0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iraveenan, M., Prokopenko, M., &amp; Hossain, L. (2013). Percolation Centrality: Quantifying Graph-Theoretic Impact of Nodes during Percolation in Networks. </w:t>
      </w:r>
      <w:r w:rsidRPr="0059411A">
        <w:rPr>
          <w:i/>
          <w:iCs/>
          <w:noProof/>
        </w:rPr>
        <w:t>PLoS ONE</w:t>
      </w:r>
      <w:r w:rsidRPr="0059411A">
        <w:rPr>
          <w:noProof/>
        </w:rPr>
        <w:t xml:space="preserve">, </w:t>
      </w:r>
      <w:r w:rsidRPr="0059411A">
        <w:rPr>
          <w:i/>
          <w:iCs/>
          <w:noProof/>
        </w:rPr>
        <w:t>8</w:t>
      </w:r>
      <w:r w:rsidRPr="0059411A">
        <w:rPr>
          <w:noProof/>
        </w:rPr>
        <w:t>(1), 53095. https://doi.org/10.1371/journal.pone.0053095</w:t>
      </w:r>
    </w:p>
    <w:p w14:paraId="731C803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opescul, D. (2012). Knowledge flows percolation model - a new model for the relation between knowledge and innovation. </w:t>
      </w:r>
      <w:r w:rsidRPr="0059411A">
        <w:rPr>
          <w:i/>
          <w:iCs/>
          <w:noProof/>
        </w:rPr>
        <w:t>Proceedings of the 18th International Business Information Management Association Conference (Innovation and Sustainable Economic Competitive Advantage: From Regional Development to World Economies)</w:t>
      </w:r>
      <w:r w:rsidRPr="0059411A">
        <w:rPr>
          <w:noProof/>
        </w:rPr>
        <w:t>, 445–453.</w:t>
      </w:r>
    </w:p>
    <w:p w14:paraId="27704CC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Rahman, M. S. (2017). </w:t>
      </w:r>
      <w:r w:rsidRPr="0059411A">
        <w:rPr>
          <w:i/>
          <w:iCs/>
          <w:noProof/>
        </w:rPr>
        <w:t>Basic Graph Theory</w:t>
      </w:r>
      <w:r w:rsidRPr="0059411A">
        <w:rPr>
          <w:noProof/>
        </w:rPr>
        <w:t>. Springer International Publishing. https://doi.org/10.1007/978-3-319-49475-3_1</w:t>
      </w:r>
    </w:p>
    <w:p w14:paraId="1A3E0CC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Roque, L. (2004). </w:t>
      </w:r>
      <w:r w:rsidRPr="0059411A">
        <w:rPr>
          <w:i/>
          <w:iCs/>
          <w:noProof/>
        </w:rPr>
        <w:t>Contribuição para uma Engenharia do Contexto</w:t>
      </w:r>
      <w:r w:rsidRPr="0059411A">
        <w:rPr>
          <w:noProof/>
        </w:rPr>
        <w:t>. Universidade de Coimbra.</w:t>
      </w:r>
    </w:p>
    <w:p w14:paraId="597D787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ahimi, M. (1994). Applications of Percolation Theory. In </w:t>
      </w:r>
      <w:r w:rsidRPr="0059411A">
        <w:rPr>
          <w:i/>
          <w:iCs/>
          <w:noProof/>
        </w:rPr>
        <w:t>Applications of Percolation Theory</w:t>
      </w:r>
      <w:r w:rsidRPr="0059411A">
        <w:rPr>
          <w:noProof/>
        </w:rPr>
        <w:t>. Taylor and Francis. https://doi.org/10.4324/9780203221532</w:t>
      </w:r>
    </w:p>
    <w:p w14:paraId="3D82B02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chmidt, B. (2006). Proof of principle studies. </w:t>
      </w:r>
      <w:r w:rsidRPr="0059411A">
        <w:rPr>
          <w:i/>
          <w:iCs/>
          <w:noProof/>
        </w:rPr>
        <w:t>Epilepsy Research</w:t>
      </w:r>
      <w:r w:rsidRPr="0059411A">
        <w:rPr>
          <w:noProof/>
        </w:rPr>
        <w:t xml:space="preserve">, </w:t>
      </w:r>
      <w:r w:rsidRPr="0059411A">
        <w:rPr>
          <w:i/>
          <w:iCs/>
          <w:noProof/>
        </w:rPr>
        <w:t>68</w:t>
      </w:r>
      <w:r w:rsidRPr="0059411A">
        <w:rPr>
          <w:noProof/>
        </w:rPr>
        <w:t>, 49–52.</w:t>
      </w:r>
    </w:p>
    <w:p w14:paraId="59AD13AC"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ilva, A. D. A. da. (2017). </w:t>
      </w:r>
      <w:r w:rsidRPr="0059411A">
        <w:rPr>
          <w:i/>
          <w:iCs/>
          <w:noProof/>
        </w:rPr>
        <w:t>Nova prova de resultados clássicos de percolação</w:t>
      </w:r>
      <w:r w:rsidRPr="0059411A">
        <w:rPr>
          <w:noProof/>
        </w:rPr>
        <w:t>. Universidade Federal do Rio Grande do Norte.</w:t>
      </w:r>
    </w:p>
    <w:p w14:paraId="5FD8943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tauffer, D., &amp; Aharony, A. (1992). </w:t>
      </w:r>
      <w:r w:rsidRPr="0059411A">
        <w:rPr>
          <w:i/>
          <w:iCs/>
          <w:noProof/>
        </w:rPr>
        <w:t>Introduction to Percolation Theory</w:t>
      </w:r>
      <w:r w:rsidRPr="0059411A">
        <w:rPr>
          <w:noProof/>
        </w:rPr>
        <w:t>. Taylor &amp; Francis. https://doi.org/https://doi.org/10.1201/9781315274386</w:t>
      </w:r>
    </w:p>
    <w:p w14:paraId="12BAB695"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teif, J. E. (2009). A mini course on percolation theory. </w:t>
      </w:r>
      <w:r w:rsidRPr="0059411A">
        <w:rPr>
          <w:i/>
          <w:iCs/>
          <w:noProof/>
        </w:rPr>
        <w:t>Göteborg University</w:t>
      </w:r>
      <w:r w:rsidRPr="0059411A">
        <w:rPr>
          <w:noProof/>
        </w:rPr>
        <w:t>, 1–38.</w:t>
      </w:r>
    </w:p>
    <w:p w14:paraId="1FFB393D"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Teixeira, M. do R. F. (2011). </w:t>
      </w:r>
      <w:r w:rsidRPr="0059411A">
        <w:rPr>
          <w:i/>
          <w:iCs/>
          <w:noProof/>
        </w:rPr>
        <w:t>Redes de Conhecimento em Ciências e o Compartilhamento do Conhecimento</w:t>
      </w:r>
      <w:r w:rsidRPr="0059411A">
        <w:rPr>
          <w:noProof/>
        </w:rPr>
        <w:t>. Universidade Federal do Rio Grande do Sul.</w:t>
      </w:r>
    </w:p>
    <w:p w14:paraId="03CF9B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Tomaél, M. I. (2008). Redes de Conhecimento. </w:t>
      </w:r>
      <w:r w:rsidRPr="0059411A">
        <w:rPr>
          <w:i/>
          <w:iCs/>
          <w:noProof/>
        </w:rPr>
        <w:t>DataGramaZero - Revista de Ciência Da Informação</w:t>
      </w:r>
      <w:r w:rsidRPr="0059411A">
        <w:rPr>
          <w:noProof/>
        </w:rPr>
        <w:t xml:space="preserve">, </w:t>
      </w:r>
      <w:r w:rsidRPr="0059411A">
        <w:rPr>
          <w:i/>
          <w:iCs/>
          <w:noProof/>
        </w:rPr>
        <w:t>9</w:t>
      </w:r>
      <w:r w:rsidRPr="0059411A">
        <w:rPr>
          <w:noProof/>
        </w:rPr>
        <w:t>(2), 1–8. https://doi.org/10.1590/S0034-75902010000300012</w:t>
      </w:r>
    </w:p>
    <w:p w14:paraId="46524C8E" w14:textId="4E7DE1ED" w:rsidR="00AC426F" w:rsidRPr="0050469B" w:rsidRDefault="001257EA" w:rsidP="0059411A">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63" w:name="_Toc41897443"/>
      <w:bookmarkStart w:id="1864" w:name="_Toc68435653"/>
      <w:r w:rsidRPr="0050469B">
        <w:rPr>
          <w:rFonts w:ascii="Gill Sans" w:hAnsi="Gill Sans" w:cs="Gill Sans"/>
          <w:color w:val="000000" w:themeColor="text1"/>
          <w:sz w:val="40"/>
          <w:szCs w:val="40"/>
          <w:lang w:val="pt-BR"/>
        </w:rPr>
        <w:lastRenderedPageBreak/>
        <w:t>Anexos</w:t>
      </w:r>
      <w:bookmarkEnd w:id="1863"/>
      <w:bookmarkEnd w:id="1864"/>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65" w:name="_Toc41897444"/>
      <w:bookmarkStart w:id="1866" w:name="_Toc68435654"/>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65"/>
      <w:bookmarkEnd w:id="1866"/>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aond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band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quele número e interpretar de forma equivocada os resultados, pensando que foi o tempo de resposta do sistema de armazenamento de dados  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r w:rsidRPr="0050469B">
        <w:t>How long have you been working with IT? – 12 years</w:t>
      </w:r>
    </w:p>
    <w:p w14:paraId="41C44BB4" w14:textId="77777777" w:rsidR="00AC426F" w:rsidRPr="0050469B" w:rsidRDefault="00AC426F" w:rsidP="00A01847">
      <w:pPr>
        <w:pStyle w:val="Tese-Entrevistas"/>
      </w:pPr>
      <w:r w:rsidRPr="0050469B">
        <w:t>How long have you been working with PoC? – 3 years (PoC participan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1) In your opinion what is a Proof of Concept (PoC)?</w:t>
      </w:r>
    </w:p>
    <w:p w14:paraId="04CF358E" w14:textId="77777777" w:rsidR="00AC426F" w:rsidRPr="0050469B" w:rsidRDefault="00AC426F" w:rsidP="00A01847">
      <w:pPr>
        <w:pStyle w:val="Tese-Entrevistas"/>
      </w:pPr>
      <w:r w:rsidRPr="0050469B">
        <w:t>In my opinion, a PoC is “something” that you have to demonstrate, such as a solution or product to a customer. Also a PoC could involves a lot of people.</w:t>
      </w:r>
    </w:p>
    <w:p w14:paraId="1C463ADE" w14:textId="77777777" w:rsidR="00AC426F" w:rsidRPr="0050469B" w:rsidRDefault="00AC426F" w:rsidP="00A01847">
      <w:pPr>
        <w:pStyle w:val="Tese-Entrevistas"/>
      </w:pPr>
      <w:r w:rsidRPr="0050469B">
        <w:t xml:space="preserve">The interview asked: How do you see a PoC?  </w:t>
      </w:r>
    </w:p>
    <w:p w14:paraId="4D4D058E" w14:textId="77777777" w:rsidR="00AC426F" w:rsidRPr="0050469B" w:rsidRDefault="00AC426F" w:rsidP="00A01847">
      <w:pPr>
        <w:pStyle w:val="Tese-Entrevistas"/>
      </w:pPr>
      <w:r w:rsidRPr="0050469B">
        <w:t>Answer: It is a process. It starts from the request, after check the availability of equipment to be used in a PoC, after goes to build the infrastructure, and goes to the specialist which executes, shows and finishes with all the results.</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2) Describe the goals or what you expect from a PoC?</w:t>
      </w:r>
    </w:p>
    <w:p w14:paraId="17C851DC" w14:textId="77777777" w:rsidR="00AC426F" w:rsidRPr="0050469B" w:rsidRDefault="00AC426F" w:rsidP="00A01847">
      <w:pPr>
        <w:pStyle w:val="Tese-Entrevistas"/>
      </w:pPr>
      <w:r w:rsidRPr="0050469B">
        <w:t xml:space="preserve">A PoC is to make a business and sales. If the PoC is a success, in all its phases, we can make the customer to buy the product.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3) What are the challenges of a PoC?</w:t>
      </w:r>
    </w:p>
    <w:p w14:paraId="3F413C06" w14:textId="77777777" w:rsidR="00AC426F" w:rsidRPr="0050469B" w:rsidRDefault="00AC426F" w:rsidP="00A01847">
      <w:pPr>
        <w:pStyle w:val="Tese-Entrevistas"/>
      </w:pPr>
      <w:r w:rsidRPr="0050469B">
        <w:t xml:space="preserve">In my opinion, it is the availability of equipment. </w:t>
      </w:r>
    </w:p>
    <w:p w14:paraId="44A88D98" w14:textId="77777777" w:rsidR="00AC426F" w:rsidRPr="0050469B" w:rsidRDefault="00AC426F" w:rsidP="00A01847">
      <w:pPr>
        <w:pStyle w:val="Tese-Entrevistas"/>
      </w:pPr>
      <w:r w:rsidRPr="0050469B">
        <w:t xml:space="preserve">The interview asked: How about the requirements from customer? </w:t>
      </w:r>
    </w:p>
    <w:p w14:paraId="114CCAC7" w14:textId="77777777" w:rsidR="00AC426F" w:rsidRPr="0050469B" w:rsidRDefault="00AC426F" w:rsidP="00A01847">
      <w:pPr>
        <w:pStyle w:val="Tese-Entrevistas"/>
      </w:pPr>
      <w:r w:rsidRPr="0050469B">
        <w:t>Answer: I am not involved in that process, but I believe it’s very hard to understand and satisfy what customers ask for. Sometimes they don't know what they ask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4) What are the elements in a PoC?</w:t>
      </w:r>
    </w:p>
    <w:p w14:paraId="04964C88" w14:textId="77777777" w:rsidR="00AC426F" w:rsidRPr="0050469B" w:rsidRDefault="00AC426F" w:rsidP="00A01847">
      <w:pPr>
        <w:pStyle w:val="Tese-Entrevistas"/>
      </w:pPr>
      <w:r w:rsidRPr="0050469B">
        <w:t>Different people involved, equipment, knowledge, technology.</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5) Briefly describe the methodology you follow in a PoC?</w:t>
      </w:r>
    </w:p>
    <w:p w14:paraId="76C26433" w14:textId="77777777" w:rsidR="00AC426F" w:rsidRPr="0050469B" w:rsidRDefault="00AC426F" w:rsidP="00A01847">
      <w:pPr>
        <w:pStyle w:val="Tese-Entrevistas"/>
      </w:pPr>
      <w:r w:rsidRPr="0050469B">
        <w:lastRenderedPageBreak/>
        <w:t xml:space="preserve">I don’t know exactly but I have some thoughts. First, we have to convert what the customer asks in how to satisfy and how to build something. For example: if they ask to migrate a database, we need to translate it to all technology elements needed to build the PoC. </w:t>
      </w:r>
    </w:p>
    <w:p w14:paraId="1A8AE553" w14:textId="77777777" w:rsidR="00AC426F" w:rsidRPr="0050469B" w:rsidRDefault="00AC426F" w:rsidP="00A01847">
      <w:pPr>
        <w:pStyle w:val="Tese-Entrevistas"/>
      </w:pPr>
      <w:r w:rsidRPr="0050469B">
        <w:t xml:space="preserve">The interview asked: But, how to execute a PoC? </w:t>
      </w:r>
    </w:p>
    <w:p w14:paraId="5D8C7119" w14:textId="77777777" w:rsidR="00AC426F" w:rsidRPr="0050469B" w:rsidRDefault="00AC426F" w:rsidP="00A01847">
      <w:pPr>
        <w:pStyle w:val="Tese-Entrevistas"/>
      </w:pPr>
      <w:r w:rsidRPr="0050469B">
        <w:t xml:space="preserve">Answer: Collect information from customer, build it, execute, and demonstrate to the customer what they asked for. That is it. </w:t>
      </w:r>
    </w:p>
    <w:p w14:paraId="6FDBC504" w14:textId="77777777" w:rsidR="00AC426F" w:rsidRPr="0050469B" w:rsidRDefault="00AC426F" w:rsidP="00A01847">
      <w:pPr>
        <w:pStyle w:val="Tese-Entrevistas"/>
      </w:pPr>
      <w:r w:rsidRPr="0050469B">
        <w:t xml:space="preserve">The interview asked: But, do you follow something? </w:t>
      </w:r>
    </w:p>
    <w:p w14:paraId="5D220ABC" w14:textId="77777777" w:rsidR="00AC426F" w:rsidRPr="0050469B" w:rsidRDefault="00AC426F" w:rsidP="00A01847">
      <w:pPr>
        <w:pStyle w:val="Tese-Entrevistas"/>
      </w:pPr>
      <w:r w:rsidRPr="0050469B">
        <w:t>Answer: Of course, first check with customer what they are looking for; second, collect data; third, find out which technology we have to use in a PoC; fourth, the availability of the equipment; and fifth, build and present to customer. This is the methodology.</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6) How do you know if someone has adequate knowledge to (execute or understand) a PoC?</w:t>
      </w:r>
    </w:p>
    <w:p w14:paraId="52EC4465" w14:textId="77777777" w:rsidR="00AC426F" w:rsidRPr="0050469B" w:rsidRDefault="00AC426F" w:rsidP="00A01847">
      <w:pPr>
        <w:pStyle w:val="Tese-Entrevistas"/>
      </w:pPr>
      <w:r w:rsidRPr="0050469B">
        <w:t>It is very hard, but I can tell from my experience, if the person that is executing a PoC follows some guidelines or logic, it is a good sign that person has some knowledge to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7) How do you know if the participants during the PoC are acquiring some knowledge?</w:t>
      </w:r>
    </w:p>
    <w:p w14:paraId="07F833C3" w14:textId="77777777" w:rsidR="00AC426F" w:rsidRPr="0050469B" w:rsidRDefault="00AC426F" w:rsidP="00A01847">
      <w:pPr>
        <w:pStyle w:val="Tese-Entrevistas"/>
      </w:pPr>
      <w:r w:rsidRPr="0050469B">
        <w:t>I use their feedback and comments to understand if they need more information, questions,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18F38BFC" w14:textId="77777777" w:rsidR="00AC426F" w:rsidRPr="0050469B" w:rsidRDefault="00AC426F" w:rsidP="00A01847">
      <w:pPr>
        <w:pStyle w:val="Tese-Entrevistas"/>
      </w:pPr>
      <w:r w:rsidRPr="0050469B">
        <w:t xml:space="preserve">We have to think about those changes first, if they are feasible or not. If they are feasible, I have to reflect how to accommodate those changes in the PoC. </w:t>
      </w:r>
    </w:p>
    <w:p w14:paraId="524DF19A" w14:textId="77777777" w:rsidR="00AC426F" w:rsidRPr="0050469B" w:rsidRDefault="00AC426F" w:rsidP="00A01847">
      <w:pPr>
        <w:pStyle w:val="Tese-Entrevistas"/>
      </w:pPr>
      <w:r w:rsidRPr="0050469B">
        <w:t xml:space="preserve">The interview asked: What do you mean by not feasible? </w:t>
      </w:r>
    </w:p>
    <w:p w14:paraId="133A7D7C" w14:textId="77777777" w:rsidR="00AC426F" w:rsidRPr="0050469B" w:rsidRDefault="00AC426F" w:rsidP="00A01847">
      <w:pPr>
        <w:pStyle w:val="Tese-Entrevistas"/>
      </w:pPr>
      <w:r w:rsidRPr="0050469B">
        <w:t xml:space="preserve">Answer: Maybe they ask something completely opposite what we have planned for. </w:t>
      </w:r>
    </w:p>
    <w:p w14:paraId="45ECBE09" w14:textId="77777777" w:rsidR="00AC426F" w:rsidRPr="0050469B" w:rsidRDefault="00AC426F" w:rsidP="00A01847">
      <w:pPr>
        <w:pStyle w:val="Tese-Entrevistas"/>
      </w:pPr>
      <w:r w:rsidRPr="0050469B">
        <w:t>Sometimes, the customer or other users don't have enough knowledge during a PoC and make things up.</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9) How to document and deliver PoC results?</w:t>
      </w:r>
    </w:p>
    <w:p w14:paraId="5EB7B514" w14:textId="77777777" w:rsidR="00AC426F" w:rsidRPr="0050469B" w:rsidRDefault="00AC426F" w:rsidP="00A01847">
      <w:pPr>
        <w:pStyle w:val="Tese-Entrevistas"/>
      </w:pPr>
      <w:r w:rsidRPr="0050469B">
        <w:t xml:space="preserve">Here is the first thing, charts and numbers. A graphical presentation. Also, we can do a demo showing and explaining the results. </w:t>
      </w:r>
    </w:p>
    <w:p w14:paraId="48AAA5CB" w14:textId="77777777" w:rsidR="00AC426F" w:rsidRPr="0050469B" w:rsidRDefault="00AC426F" w:rsidP="00A01847">
      <w:pPr>
        <w:pStyle w:val="Tese-Entrevistas"/>
      </w:pPr>
      <w:r w:rsidRPr="0050469B">
        <w:t xml:space="preserve">The interview asked: How to document and combine all the components involved in the PoC results? </w:t>
      </w:r>
    </w:p>
    <w:p w14:paraId="55A73B4E" w14:textId="77777777" w:rsidR="00AC426F" w:rsidRPr="0050469B" w:rsidRDefault="00AC426F" w:rsidP="00A01847">
      <w:pPr>
        <w:pStyle w:val="Tese-Entrevistas"/>
      </w:pPr>
      <w:r w:rsidRPr="0050469B">
        <w:t xml:space="preserve">Answer: You need to have a complete view of the infrastructure which includes everything. Second, we need to have all the phases to get the results and finally the results itself. Basically, a triad. Ah, I forgot something. We need to get a document with the requirements from the customer.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10) How do you evaluate whether there was an understanding of PoC results?</w:t>
      </w:r>
    </w:p>
    <w:p w14:paraId="7A80394D" w14:textId="77777777" w:rsidR="00AC426F" w:rsidRPr="0050469B" w:rsidRDefault="00AC426F" w:rsidP="00A01847">
      <w:pPr>
        <w:pStyle w:val="Tese-Entrevistas"/>
      </w:pPr>
      <w:r w:rsidRPr="0050469B">
        <w:t xml:space="preserve">I can use a survey at the end to get the end user opinion to see if they understand or not the results.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r w:rsidRPr="0050469B">
        <w:t>How long have you been working with IT? – 13 years</w:t>
      </w:r>
    </w:p>
    <w:p w14:paraId="0BE3962C" w14:textId="77777777" w:rsidR="00AC426F" w:rsidRPr="0050469B" w:rsidRDefault="00AC426F" w:rsidP="00A01847">
      <w:pPr>
        <w:pStyle w:val="Tese-Entrevistas"/>
      </w:pPr>
      <w:r w:rsidRPr="0050469B">
        <w:t>How long have you been working with PoC? – 6 years (PoC participan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1) In your opinion what is a Proof of Concept (PoC)?</w:t>
      </w:r>
    </w:p>
    <w:p w14:paraId="6C876B10" w14:textId="77777777" w:rsidR="00AC426F" w:rsidRPr="0050469B" w:rsidRDefault="00AC426F" w:rsidP="00A01847">
      <w:pPr>
        <w:pStyle w:val="Tese-Entrevistas"/>
      </w:pPr>
      <w:r w:rsidRPr="0050469B">
        <w:t>A PoC it is a process for demonstrating a functionality of a product related to a customer’s needs. A PoC could be any type of idea or process to demonstrate what is viable or no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Describe the goals or what you expect from a PoC? </w:t>
      </w:r>
    </w:p>
    <w:p w14:paraId="6532D85B" w14:textId="77777777" w:rsidR="00AC426F" w:rsidRPr="0050469B" w:rsidRDefault="00AC426F" w:rsidP="00A01847">
      <w:pPr>
        <w:pStyle w:val="Tese-Entrevistas"/>
      </w:pPr>
      <w:r w:rsidRPr="0050469B">
        <w:t xml:space="preserve">First of all, the goal of a PoC is to determine if the proposed idea (i.e., product, solution) meets the customer’s needs, where it may works, but it may not meets the customer’s requirements.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3) What are the challenges of a PoC?</w:t>
      </w:r>
    </w:p>
    <w:p w14:paraId="505B6482" w14:textId="77777777" w:rsidR="00AC426F" w:rsidRPr="0050469B" w:rsidRDefault="00AC426F" w:rsidP="00A01847">
      <w:pPr>
        <w:pStyle w:val="Tese-Entrevistas"/>
      </w:pPr>
      <w:r w:rsidRPr="0050469B">
        <w:t xml:space="preserve">The biggest challenge is to determine exactly what a customer(s) want. In other words, many people are involved in PoCs, thus it is hard to determine what they really want. Sometimes, they don’t know exactly what they want. Another point is if we have the right product or solution that they need. </w:t>
      </w:r>
    </w:p>
    <w:p w14:paraId="5D2BB294" w14:textId="77777777" w:rsidR="00AC426F" w:rsidRPr="0050469B" w:rsidRDefault="00AC426F" w:rsidP="00A01847">
      <w:pPr>
        <w:pStyle w:val="Tese-Entrevistas"/>
      </w:pPr>
      <w:r w:rsidRPr="0050469B">
        <w:t xml:space="preserve">The interview asked: Before, you mentioned about customer’s needs, but if they don’t know for sure, how to proceed? </w:t>
      </w:r>
    </w:p>
    <w:p w14:paraId="706ED26C" w14:textId="77777777" w:rsidR="00AC426F" w:rsidRPr="0050469B" w:rsidRDefault="00AC426F" w:rsidP="00A01847">
      <w:pPr>
        <w:pStyle w:val="Tese-Entrevistas"/>
      </w:pPr>
      <w:r w:rsidRPr="0050469B">
        <w:t xml:space="preserve">Answer: We need to educate them. </w:t>
      </w:r>
    </w:p>
    <w:p w14:paraId="668B6055" w14:textId="77777777" w:rsidR="00AC426F" w:rsidRPr="0050469B" w:rsidRDefault="00AC426F" w:rsidP="00A01847">
      <w:pPr>
        <w:pStyle w:val="Tese-Entrevistas"/>
      </w:pPr>
      <w:r w:rsidRPr="0050469B">
        <w:t xml:space="preserve">The interview asked: How do you educate them? </w:t>
      </w:r>
    </w:p>
    <w:p w14:paraId="0BFB9AB0" w14:textId="77777777" w:rsidR="00AC426F" w:rsidRPr="0050469B" w:rsidRDefault="00AC426F" w:rsidP="00A01847">
      <w:pPr>
        <w:pStyle w:val="Tese-Entrevistas"/>
      </w:pPr>
      <w:r w:rsidRPr="0050469B">
        <w:t xml:space="preserve">Answer: We need to ask the right questions, sometimes it is just a matter of clarification. </w:t>
      </w:r>
    </w:p>
    <w:p w14:paraId="4E6A0470" w14:textId="77777777" w:rsidR="00AC426F" w:rsidRPr="0050469B" w:rsidRDefault="00AC426F" w:rsidP="00A01847">
      <w:pPr>
        <w:pStyle w:val="Tese-Entrevistas"/>
      </w:pPr>
      <w:r w:rsidRPr="0050469B">
        <w:t xml:space="preserve">The interview asked: How to clarify? </w:t>
      </w:r>
    </w:p>
    <w:p w14:paraId="543926DC" w14:textId="77777777" w:rsidR="00AC426F" w:rsidRPr="0050469B" w:rsidRDefault="00AC426F" w:rsidP="00A01847">
      <w:pPr>
        <w:pStyle w:val="Tese-Entrevistas"/>
      </w:pPr>
      <w:r w:rsidRPr="0050469B">
        <w:t>Answer: Sometimes, their conversations are more subjective rather than specific, thus we need to “hold their hand”.</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4) What are the elements in a PoC?</w:t>
      </w:r>
    </w:p>
    <w:p w14:paraId="49257071" w14:textId="77777777" w:rsidR="00AC426F" w:rsidRPr="0050469B" w:rsidRDefault="00AC426F" w:rsidP="00A01847">
      <w:pPr>
        <w:pStyle w:val="Tese-Entrevistas"/>
      </w:pPr>
      <w:r w:rsidRPr="0050469B">
        <w:lastRenderedPageBreak/>
        <w:t>People, goals, hardware, software, testing tools, results, and the decision (if they will accept results or no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5) Briefly describe the methodology you follow in a PoC?</w:t>
      </w:r>
    </w:p>
    <w:p w14:paraId="3C0F60E2" w14:textId="77777777" w:rsidR="00AC426F" w:rsidRPr="0050469B" w:rsidRDefault="00AC426F" w:rsidP="00A01847">
      <w:pPr>
        <w:pStyle w:val="Tese-Entrevistas"/>
      </w:pPr>
      <w:r w:rsidRPr="0050469B">
        <w:t xml:space="preserve">I don’t execute PoCs, but I build them. I don’t follow a methodology, I just use just a simple process and my own experience such as: defining the software and hardware, identifying the resources, among others. We need to look for many things in parallel and how they are linked (connected), thus all those things to build th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6) How do you know if someone has adequate knowledge to (execute or understand) a PoC?</w:t>
      </w:r>
    </w:p>
    <w:p w14:paraId="3B1BEE43" w14:textId="77777777" w:rsidR="00AC426F" w:rsidRPr="0050469B" w:rsidRDefault="00AC426F" w:rsidP="00A01847">
      <w:pPr>
        <w:pStyle w:val="Tese-Entrevistas"/>
      </w:pPr>
      <w:r w:rsidRPr="0050469B">
        <w:t>I know based on the questions I ask and how they ask/answer. Also, I usually look for the participants’s role in the PoC.</w:t>
      </w:r>
    </w:p>
    <w:p w14:paraId="39904221" w14:textId="77777777" w:rsidR="00AC426F" w:rsidRPr="0050469B" w:rsidRDefault="00AC426F" w:rsidP="00A01847">
      <w:pPr>
        <w:pStyle w:val="Tese-Entrevistas"/>
      </w:pPr>
      <w:r w:rsidRPr="0050469B">
        <w:t>The interview asked: How do you link questions with knowledge? Are you saying when there are nice questions mean good knowledge?</w:t>
      </w:r>
    </w:p>
    <w:p w14:paraId="6E45B1E5" w14:textId="77777777" w:rsidR="00AC426F" w:rsidRPr="0050469B" w:rsidRDefault="00AC426F" w:rsidP="00A01847">
      <w:pPr>
        <w:pStyle w:val="Tese-Entrevistas"/>
      </w:pPr>
      <w:r w:rsidRPr="0050469B">
        <w:t>Answer: It is just a matter of judgment. (Note from interviewer: I realized an uncertainty answering this question)</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7) How do you know if the participants during the PoC are acquiring some knowledge?</w:t>
      </w:r>
    </w:p>
    <w:p w14:paraId="108862CF" w14:textId="77777777" w:rsidR="00AC426F" w:rsidRPr="0050469B" w:rsidRDefault="00AC426F" w:rsidP="00A01847">
      <w:pPr>
        <w:pStyle w:val="Tese-Entrevistas"/>
      </w:pPr>
      <w:r w:rsidRPr="0050469B">
        <w:t>Based on their feedback, and if they are able to explain and identify the why about things related in the PoC. Another important point is, if something is working or not, and if it is not working, please explain why.</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3364ED4C" w14:textId="77777777" w:rsidR="00AC426F" w:rsidRPr="0050469B" w:rsidRDefault="00AC426F" w:rsidP="00A01847">
      <w:pPr>
        <w:pStyle w:val="Tese-Entrevistas"/>
      </w:pPr>
      <w:r w:rsidRPr="0050469B">
        <w:t>Be as flexible as possible, but realistic. One example, in middle of a PoC presentation, during the execution of the performance tests, customer asks to add more servers, because they don’t believe one server is going to be “good” to generate the performance required on the storage subsystem. Thus, they are requesting to add twenty more servers in the PoC. I like to call it as “needs vs wants”.</w:t>
      </w:r>
    </w:p>
    <w:p w14:paraId="41F05480" w14:textId="77777777" w:rsidR="00AC426F" w:rsidRPr="0050469B" w:rsidRDefault="00AC426F" w:rsidP="00A01847">
      <w:pPr>
        <w:pStyle w:val="Tese-Entrevistas"/>
      </w:pPr>
      <w:r w:rsidRPr="0050469B">
        <w:lastRenderedPageBreak/>
        <w:t xml:space="preserve">The interview asked: But, how about unexpected result during the PoC built? </w:t>
      </w:r>
    </w:p>
    <w:p w14:paraId="3BE68ED0" w14:textId="77777777" w:rsidR="00AC426F" w:rsidRPr="0050469B" w:rsidRDefault="00AC426F" w:rsidP="00A01847">
      <w:pPr>
        <w:pStyle w:val="Tese-Entrevistas"/>
      </w:pPr>
      <w:r w:rsidRPr="0050469B">
        <w:t>Answer: I try to find out the root cause for it.</w:t>
      </w:r>
    </w:p>
    <w:p w14:paraId="17019303" w14:textId="77777777" w:rsidR="00AC426F" w:rsidRPr="0050469B" w:rsidRDefault="00AC426F" w:rsidP="00A01847">
      <w:pPr>
        <w:pStyle w:val="Tese-Entrevistas"/>
      </w:pPr>
      <w:r w:rsidRPr="0050469B">
        <w:t xml:space="preserve">The interview asked: I understand, but assuming you thought for the root cause X, but in the reality it was Y? </w:t>
      </w:r>
    </w:p>
    <w:p w14:paraId="32719E93" w14:textId="77777777" w:rsidR="00AC426F" w:rsidRPr="0050469B" w:rsidRDefault="00AC426F" w:rsidP="00A01847">
      <w:pPr>
        <w:pStyle w:val="Tese-Entrevistas"/>
      </w:pPr>
      <w:r w:rsidRPr="0050469B">
        <w:t xml:space="preserve">Answer: Take the results and learn from them.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9) How to document and deliver PoC results?</w:t>
      </w:r>
    </w:p>
    <w:p w14:paraId="702C6575" w14:textId="77777777" w:rsidR="00AC426F" w:rsidRPr="0050469B" w:rsidRDefault="00AC426F" w:rsidP="00A01847">
      <w:pPr>
        <w:pStyle w:val="Tese-Entrevistas"/>
      </w:pPr>
      <w:r w:rsidRPr="0050469B">
        <w:t xml:space="preserve">Along with test plan. </w:t>
      </w:r>
    </w:p>
    <w:p w14:paraId="723D31D7" w14:textId="77777777" w:rsidR="00AC426F" w:rsidRPr="0050469B" w:rsidRDefault="00AC426F" w:rsidP="00A01847">
      <w:pPr>
        <w:pStyle w:val="Tese-Entrevistas"/>
      </w:pPr>
      <w:r w:rsidRPr="0050469B">
        <w:t xml:space="preserve">The interview asked: What is test plan? </w:t>
      </w:r>
    </w:p>
    <w:p w14:paraId="30ADEB16" w14:textId="77777777" w:rsidR="00AC426F" w:rsidRPr="0050469B" w:rsidRDefault="00AC426F" w:rsidP="00A01847">
      <w:pPr>
        <w:pStyle w:val="Tese-Entrevistas"/>
      </w:pPr>
      <w:r w:rsidRPr="0050469B">
        <w:t xml:space="preserve">Answer: It is an outline for the goals of a PoC. </w:t>
      </w:r>
    </w:p>
    <w:p w14:paraId="1B2066B6" w14:textId="77777777" w:rsidR="00AC426F" w:rsidRPr="0050469B" w:rsidRDefault="00AC426F" w:rsidP="00A01847">
      <w:pPr>
        <w:pStyle w:val="Tese-Entrevistas"/>
      </w:pPr>
      <w:r w:rsidRPr="0050469B">
        <w:t>The interview asked: When do you ask for a test plan? In the beginning, middle or end of a PoC?</w:t>
      </w:r>
    </w:p>
    <w:p w14:paraId="4511250A" w14:textId="77777777" w:rsidR="00AC426F" w:rsidRPr="0050469B" w:rsidRDefault="00AC426F" w:rsidP="00A01847">
      <w:pPr>
        <w:pStyle w:val="Tese-Entrevistas"/>
      </w:pPr>
      <w:r w:rsidRPr="0050469B">
        <w:t xml:space="preserve">Answer: It should be asked in the beginning to determine the goals. </w:t>
      </w:r>
    </w:p>
    <w:p w14:paraId="3DC6D111" w14:textId="77777777" w:rsidR="00AC426F" w:rsidRPr="0050469B" w:rsidRDefault="00AC426F" w:rsidP="00A01847">
      <w:pPr>
        <w:pStyle w:val="Tese-Entrevistas"/>
      </w:pPr>
      <w:r w:rsidRPr="0050469B">
        <w:t>The interview asked: We discussed about unexpected results. If something changes in the PoC, how about the test plan? How do you act with those changes?</w:t>
      </w:r>
    </w:p>
    <w:p w14:paraId="0F4F4A40" w14:textId="77777777" w:rsidR="00AC426F" w:rsidRPr="0050469B" w:rsidRDefault="00AC426F" w:rsidP="00A01847">
      <w:pPr>
        <w:pStyle w:val="Tese-Entrevistas"/>
      </w:pPr>
      <w:r w:rsidRPr="0050469B">
        <w:t xml:space="preserve">Answer: Adjust as needed to a reasonable degree. </w:t>
      </w:r>
    </w:p>
    <w:p w14:paraId="6FE04141" w14:textId="77777777" w:rsidR="00AC426F" w:rsidRPr="0050469B" w:rsidRDefault="00AC426F" w:rsidP="00A01847">
      <w:pPr>
        <w:pStyle w:val="Tese-Entrevistas"/>
      </w:pPr>
      <w:r w:rsidRPr="0050469B">
        <w:t xml:space="preserve">The interview asked: Based on your answer, do you believe a test plan is adjustable through the PoC process? </w:t>
      </w:r>
    </w:p>
    <w:p w14:paraId="093449CF" w14:textId="77777777" w:rsidR="00AC426F" w:rsidRPr="0050469B" w:rsidRDefault="00AC426F" w:rsidP="00A01847">
      <w:pPr>
        <w:pStyle w:val="Tese-Entrevistas"/>
      </w:pPr>
      <w:r w:rsidRPr="0050469B">
        <w:t>Answer: Yes with some flexibility.</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10) How do you evaluate whether there was an understanding of PoC results?</w:t>
      </w:r>
    </w:p>
    <w:p w14:paraId="24BE2BA8" w14:textId="77777777" w:rsidR="00AC426F" w:rsidRPr="0050469B" w:rsidRDefault="00AC426F" w:rsidP="00A01847">
      <w:pPr>
        <w:pStyle w:val="Tese-Entrevistas"/>
      </w:pPr>
      <w:r w:rsidRPr="0050469B">
        <w:t xml:space="preserve">We should explain the results to them (customer). We need to explain and present the results. </w:t>
      </w:r>
    </w:p>
    <w:p w14:paraId="2E9D9191" w14:textId="77777777" w:rsidR="00AC426F" w:rsidRPr="0050469B" w:rsidRDefault="00AC426F" w:rsidP="00A01847">
      <w:pPr>
        <w:pStyle w:val="Tese-Entrevistas"/>
      </w:pPr>
      <w:r w:rsidRPr="0050469B">
        <w:t xml:space="preserve">The interview asked: How about others participants? I mean, how about other participants which are receiving the PoC results without to get the proper explanation and presentation? How are they going to interpret the results? </w:t>
      </w:r>
    </w:p>
    <w:p w14:paraId="6DE630BA" w14:textId="77777777" w:rsidR="00AC426F" w:rsidRPr="0050469B" w:rsidRDefault="00AC426F" w:rsidP="00A01847">
      <w:pPr>
        <w:pStyle w:val="Tese-Entrevistas"/>
      </w:pPr>
      <w:r w:rsidRPr="0050469B">
        <w:t xml:space="preserve">We don’t have control about it. We need to be clear as much as possible and present using different methods (i.e., presentations, videos, etc) to explain in an easy way, the results and </w:t>
      </w:r>
      <w:r w:rsidRPr="0050469B">
        <w:lastRenderedPageBreak/>
        <w:t xml:space="preserve">their relation with all the elements in the PoC. Also, it is important to present any references to clarify all the technology terms used in th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r w:rsidRPr="0050469B">
        <w:t>Narrative: Please describe a PoC that you have participated.</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I was preparing a PoC for Mr. Duck (PoC expert) [fictitious name] in order to execute a performance PoC for a customer (omitted the name) and Mr. Duck asked to select a specific server for the PoC built, the Bomb model 123 server [fictitious name], firmware 0.90, with 24 CPUs and 512GB of memory. After a few days, Mr. Duck (PoC expert) came to talk to me, that the server was not behaving properly and the performance gets from the server was not good to continue with the PoC. I started looking for some documentation about this and could not find anything specifically for this particular situation. During my research, I did remember that I built for a different PoC built with a different PoC specialist using a very similar version of that server, a Bomb model 124 server, firmware 0.93, with 40 CPUs and 256GB of memory. I made a detailed comparison and identified some differences in some configurations between the two servers, specifically in the system BIOS of those servers. I checked with another PoC specialist about the performance of the server Bomb Model 124 server, and there were no complaints. I applied the changes to the Boom server, model 123 for Mr. Duck and all the performance issues were gone. After that, I documented the differences that I’ve found to prevent this particular situation from happening again in the future regarding this matter.</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r w:rsidRPr="0050469B">
        <w:t>How long have you been working with IT? – 15 years</w:t>
      </w:r>
    </w:p>
    <w:p w14:paraId="3AE8A5E8" w14:textId="77777777" w:rsidR="00AC426F" w:rsidRPr="0050469B" w:rsidRDefault="00AC426F" w:rsidP="00A01847">
      <w:pPr>
        <w:pStyle w:val="Tese-Entrevistas"/>
      </w:pPr>
      <w:r w:rsidRPr="0050469B">
        <w:t>How long have you been working with PoC? – 6 years (PoC participan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1) In your opinion what is a Proof of Concept (PoC)?</w:t>
      </w:r>
    </w:p>
    <w:p w14:paraId="46C820AE" w14:textId="77777777" w:rsidR="00AC426F" w:rsidRPr="0050469B" w:rsidRDefault="00AC426F" w:rsidP="00A01847">
      <w:pPr>
        <w:pStyle w:val="Tese-Entrevistas"/>
      </w:pPr>
      <w:r w:rsidRPr="0050469B">
        <w:t xml:space="preserve">It is a process to help customers to understand what they need, as for example, testing a solution or a product. In my experience, sometimes they ask for some tests, but they don’t know what they need. </w:t>
      </w:r>
    </w:p>
    <w:p w14:paraId="069A9512" w14:textId="77777777" w:rsidR="00AC426F" w:rsidRPr="0050469B" w:rsidRDefault="00AC426F" w:rsidP="00A01847">
      <w:pPr>
        <w:pStyle w:val="Tese-Entrevistas"/>
      </w:pPr>
      <w:r w:rsidRPr="0050469B">
        <w:t xml:space="preserve">The interview asked: If a PoC is a process, could you describe the process? </w:t>
      </w:r>
    </w:p>
    <w:p w14:paraId="73558F8E" w14:textId="77777777" w:rsidR="00AC426F" w:rsidRPr="0050469B" w:rsidRDefault="00AC426F" w:rsidP="00A01847">
      <w:pPr>
        <w:pStyle w:val="Tese-Entrevistas"/>
      </w:pPr>
      <w:r w:rsidRPr="0050469B">
        <w:t>Answer: Request, Discussion, Build, Configuration, and Execution.</w:t>
      </w:r>
    </w:p>
    <w:p w14:paraId="34712762" w14:textId="77777777" w:rsidR="00AC426F" w:rsidRPr="0050469B" w:rsidRDefault="00AC426F" w:rsidP="00A01847">
      <w:pPr>
        <w:pStyle w:val="Tese-Entrevistas"/>
      </w:pPr>
      <w:r w:rsidRPr="0050469B">
        <w:t>The interview asked: Could that order (request, discussion, build, configuration, and execution) change during the PoC or in different PoC?</w:t>
      </w:r>
    </w:p>
    <w:p w14:paraId="7400AA8C" w14:textId="77777777" w:rsidR="00AC426F" w:rsidRPr="0050469B" w:rsidRDefault="00AC426F" w:rsidP="00A01847">
      <w:pPr>
        <w:pStyle w:val="Tese-Entrevistas"/>
      </w:pPr>
      <w:r w:rsidRPr="0050469B">
        <w:t>Answer: Sometimes it does change. There is a loop, but in my experience it might changes in the build, configuration, and execution. Ah, many times we need to have many discussions (again and again...).</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Describe the goals or what you expect from a PoC? </w:t>
      </w:r>
    </w:p>
    <w:p w14:paraId="78F86EC8" w14:textId="77777777" w:rsidR="00AC426F" w:rsidRPr="0050469B" w:rsidRDefault="00AC426F" w:rsidP="00A01847">
      <w:pPr>
        <w:pStyle w:val="Tese-Entrevistas"/>
      </w:pPr>
      <w:r w:rsidRPr="0050469B">
        <w:t>From my perspective as a participant, (I am not a specialist, but I participate building PoC for the specialists), my goal is to provide what the customer or specialist need. Also, I need to make sure what you need is build in the right way.</w:t>
      </w:r>
    </w:p>
    <w:p w14:paraId="6DBEDD06" w14:textId="77777777" w:rsidR="00AC426F" w:rsidRPr="0050469B" w:rsidRDefault="00AC426F" w:rsidP="00A01847">
      <w:pPr>
        <w:pStyle w:val="Tese-Entrevistas"/>
      </w:pPr>
      <w:r w:rsidRPr="0050469B">
        <w:t>The interview asked: What do you mean “in the right way”? How do you know if it is right or not?</w:t>
      </w:r>
    </w:p>
    <w:p w14:paraId="4E321E73" w14:textId="77777777" w:rsidR="00AC426F" w:rsidRPr="0050469B" w:rsidRDefault="00AC426F" w:rsidP="00A01847">
      <w:pPr>
        <w:pStyle w:val="Tese-Entrevistas"/>
      </w:pPr>
      <w:r w:rsidRPr="0050469B">
        <w:t xml:space="preserve">Answer: To build a PoC, I follow best practices to the best of my knowledge. </w:t>
      </w:r>
    </w:p>
    <w:p w14:paraId="73C6F193" w14:textId="77777777" w:rsidR="00AC426F" w:rsidRPr="0050469B" w:rsidRDefault="00AC426F" w:rsidP="00A01847">
      <w:pPr>
        <w:pStyle w:val="Tese-Entrevistas"/>
      </w:pPr>
      <w:r w:rsidRPr="0050469B">
        <w:t>The interview asked: You mentioned in one of the answers, sometimes they (customers) don’t know what they need. How do you manage that?</w:t>
      </w:r>
    </w:p>
    <w:p w14:paraId="322E7F67" w14:textId="77777777" w:rsidR="00AC426F" w:rsidRPr="0050469B" w:rsidRDefault="00AC426F" w:rsidP="00A01847">
      <w:pPr>
        <w:pStyle w:val="Tese-Entrevistas"/>
      </w:pPr>
      <w:r w:rsidRPr="0050469B">
        <w:t>Answer: Using my own knowledge and judgment. Also, I do researches.</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3) What are the challenges of a PoC?</w:t>
      </w:r>
    </w:p>
    <w:p w14:paraId="4F93913E" w14:textId="77777777" w:rsidR="00AC426F" w:rsidRPr="0050469B" w:rsidRDefault="00AC426F" w:rsidP="00A01847">
      <w:pPr>
        <w:pStyle w:val="Tese-Entrevistas"/>
      </w:pPr>
      <w:r w:rsidRPr="0050469B">
        <w:lastRenderedPageBreak/>
        <w:t>From what I have seen, the biggest variables are the discussion and the knowledge between the people involved in the PoC (customers, participants, specialists), trying to be on the same page. Also, I have seen the discussion and knowledge continues during the execution of the PoC.</w:t>
      </w:r>
    </w:p>
    <w:p w14:paraId="6B37E8D0" w14:textId="77777777" w:rsidR="00AC426F" w:rsidRPr="0050469B" w:rsidRDefault="00AC426F" w:rsidP="00A01847">
      <w:pPr>
        <w:pStyle w:val="Tese-Entrevistas"/>
      </w:pPr>
      <w:r w:rsidRPr="0050469B">
        <w:t>The interview asked: Do you have any idea why does that continue through the whole PoC?</w:t>
      </w:r>
    </w:p>
    <w:p w14:paraId="5AEB65FA" w14:textId="77777777" w:rsidR="00AC426F" w:rsidRPr="0050469B" w:rsidRDefault="00AC426F" w:rsidP="00A01847">
      <w:pPr>
        <w:pStyle w:val="Tese-Entrevistas"/>
      </w:pPr>
      <w:r w:rsidRPr="0050469B">
        <w:t>Answer: It is people, the biggest variable. They bring and get different ideas during the PoC.</w:t>
      </w:r>
    </w:p>
    <w:p w14:paraId="13B40FC0" w14:textId="77777777" w:rsidR="00AC426F" w:rsidRPr="0050469B" w:rsidRDefault="00AC426F" w:rsidP="00A01847">
      <w:pPr>
        <w:pStyle w:val="Tese-Entrevistas"/>
      </w:pPr>
      <w:r w:rsidRPr="0050469B">
        <w:t>The interview asked: Do you think this is because the PoC process could change?</w:t>
      </w:r>
    </w:p>
    <w:p w14:paraId="7DCCE9C0" w14:textId="77777777" w:rsidR="00AC426F" w:rsidRPr="0050469B" w:rsidRDefault="00AC426F" w:rsidP="00A01847">
      <w:pPr>
        <w:pStyle w:val="Tese-Entrevistas"/>
      </w:pPr>
      <w:r w:rsidRPr="0050469B">
        <w:t>Answer: Yes. I don’t think they even realize there are some steps and the steps are changing all the time during th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4) What are the elements in a PoC?</w:t>
      </w:r>
    </w:p>
    <w:p w14:paraId="62B5B1E9" w14:textId="77777777" w:rsidR="00AC426F" w:rsidRPr="0050469B" w:rsidRDefault="00AC426F" w:rsidP="00A01847">
      <w:pPr>
        <w:pStyle w:val="Tese-Entrevistas"/>
      </w:pPr>
      <w:r w:rsidRPr="0050469B">
        <w:t xml:space="preserve">People, equipment, knowledge about the entire scope, technology, execution, practices. I feel some of the elements can overlap.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5) Briefly describe the methodology you follow in a PoC?</w:t>
      </w:r>
    </w:p>
    <w:p w14:paraId="0FDB4C56" w14:textId="77777777" w:rsidR="00AC426F" w:rsidRPr="0050469B" w:rsidRDefault="00AC426F" w:rsidP="00A01847">
      <w:pPr>
        <w:pStyle w:val="Tese-Entrevistas"/>
      </w:pPr>
      <w:r w:rsidRPr="0050469B">
        <w:t>It depends completely. There is not one that I can follow. Sometimes it involves different technologies to build a PoC. The framework I’ve used is based on an initial discussion. As we discuss, I narrow down the specifics and compare/check after with a PoC specialist. I’ll look for the technical resources to build a PoC and then I will start building. If there is something I need to do (in a different way), I will use my own experience and I will make judgment if I need to.</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6) How do you know if someone has adequate knowledge to (execute or understand) a PoC?</w:t>
      </w:r>
    </w:p>
    <w:p w14:paraId="35C10EB6" w14:textId="77777777" w:rsidR="00AC426F" w:rsidRPr="0050469B" w:rsidRDefault="00AC426F" w:rsidP="00A01847">
      <w:pPr>
        <w:pStyle w:val="Tese-Entrevistas"/>
      </w:pPr>
      <w:r w:rsidRPr="0050469B">
        <w:t xml:space="preserve">Based on the discussion. </w:t>
      </w:r>
    </w:p>
    <w:p w14:paraId="4A5E37D4" w14:textId="77777777" w:rsidR="00AC426F" w:rsidRPr="0050469B" w:rsidRDefault="00AC426F" w:rsidP="00A01847">
      <w:pPr>
        <w:pStyle w:val="Tese-Entrevistas"/>
      </w:pPr>
      <w:r w:rsidRPr="0050469B">
        <w:t xml:space="preserve">The interview asked: How do you judge it based on the discussion? </w:t>
      </w:r>
    </w:p>
    <w:p w14:paraId="1B90A672" w14:textId="77777777" w:rsidR="00AC426F" w:rsidRPr="0050469B" w:rsidRDefault="00AC426F" w:rsidP="00A01847">
      <w:pPr>
        <w:pStyle w:val="Tese-Entrevistas"/>
      </w:pPr>
      <w:r w:rsidRPr="0050469B">
        <w:t xml:space="preserve">Answer: I compare to my own knowledge and others. </w:t>
      </w:r>
    </w:p>
    <w:p w14:paraId="174E2282" w14:textId="77777777" w:rsidR="00AC426F" w:rsidRPr="0050469B" w:rsidRDefault="00AC426F" w:rsidP="00A01847">
      <w:pPr>
        <w:pStyle w:val="Tese-Entrevistas"/>
      </w:pPr>
      <w:r w:rsidRPr="0050469B">
        <w:t>The interview asked: How do you compare?</w:t>
      </w:r>
    </w:p>
    <w:p w14:paraId="2B8E8675" w14:textId="77777777" w:rsidR="00AC426F" w:rsidRPr="0050469B" w:rsidRDefault="00AC426F" w:rsidP="00A01847">
      <w:pPr>
        <w:pStyle w:val="Tese-Entrevistas"/>
      </w:pPr>
      <w:r w:rsidRPr="0050469B">
        <w:lastRenderedPageBreak/>
        <w:t>Answer: During the discussion, I listen to them. If they saying something that I know, it is OK. If they say something that I don’t know, I will question them. If this is a group, I will stay quiet and I will confirm doing a research.</w:t>
      </w:r>
    </w:p>
    <w:p w14:paraId="15C8F6F2" w14:textId="77777777" w:rsidR="00AC426F" w:rsidRPr="0050469B" w:rsidRDefault="00AC426F" w:rsidP="00A01847">
      <w:pPr>
        <w:pStyle w:val="Tese-Entrevistas"/>
      </w:pPr>
      <w:r w:rsidRPr="0050469B">
        <w:t>The interview asked: After doing a research, if you don’t find an answer, do you believe (assume) the person was right? I mean, they have the adequate knowledge?</w:t>
      </w:r>
    </w:p>
    <w:p w14:paraId="59B65D7B" w14:textId="77777777" w:rsidR="00AC426F" w:rsidRPr="0050469B" w:rsidRDefault="00AC426F" w:rsidP="00A01847">
      <w:pPr>
        <w:pStyle w:val="Tese-Entrevistas"/>
      </w:pPr>
      <w:r w:rsidRPr="0050469B">
        <w:t>Answer: If the person is someone I know (reputable person) I believe (of course, with reason). If the person is someone that I don't know, I want to se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7) How do you know if the participants during the PoC are acquiring some knowledge?</w:t>
      </w:r>
    </w:p>
    <w:p w14:paraId="7F10DC73" w14:textId="77777777" w:rsidR="00AC426F" w:rsidRPr="0050469B" w:rsidRDefault="00AC426F" w:rsidP="00A01847">
      <w:pPr>
        <w:pStyle w:val="Tese-Entrevistas"/>
      </w:pPr>
      <w:r w:rsidRPr="0050469B">
        <w:t>Talk to them, make sure they understand the needs and tests during the demo. This is the best what you could do.</w:t>
      </w:r>
    </w:p>
    <w:p w14:paraId="44E61D31" w14:textId="77777777" w:rsidR="00AC426F" w:rsidRPr="0050469B" w:rsidRDefault="00AC426F" w:rsidP="00A01847">
      <w:pPr>
        <w:pStyle w:val="Tese-Entrevistas"/>
      </w:pPr>
      <w:r w:rsidRPr="0050469B">
        <w:t>The interview asked: Only talk to them during the demo?</w:t>
      </w:r>
    </w:p>
    <w:p w14:paraId="4AFAAC8E" w14:textId="77777777" w:rsidR="00AC426F" w:rsidRPr="0050469B" w:rsidRDefault="00AC426F" w:rsidP="00A01847">
      <w:pPr>
        <w:pStyle w:val="Tese-Entrevistas"/>
      </w:pPr>
      <w:r w:rsidRPr="0050469B">
        <w:t>Answer: No, during the whole PoC process. Every time when you talk to them.</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48041AAF" w14:textId="77777777" w:rsidR="00AC426F" w:rsidRPr="0050469B" w:rsidRDefault="00AC426F" w:rsidP="00A01847">
      <w:pPr>
        <w:pStyle w:val="Tese-Entrevistas"/>
      </w:pPr>
      <w:r w:rsidRPr="0050469B">
        <w:t xml:space="preserve">From my perspective, we need to document it. If there are changes, we need to go back, research, discuss and do again. It is a loop. </w:t>
      </w:r>
    </w:p>
    <w:p w14:paraId="60808137" w14:textId="77777777" w:rsidR="00AC426F" w:rsidRPr="0050469B" w:rsidRDefault="00AC426F" w:rsidP="00A01847">
      <w:pPr>
        <w:pStyle w:val="Tese-Entrevistas"/>
      </w:pPr>
      <w:r w:rsidRPr="0050469B">
        <w:t>The interview asked: Just to make sure I understood it correctly, you are saying a PoC process has to be flexible with recursive activities?</w:t>
      </w:r>
    </w:p>
    <w:p w14:paraId="3CEA0C6C" w14:textId="77777777" w:rsidR="00AC426F" w:rsidRPr="0050469B" w:rsidRDefault="00AC426F" w:rsidP="00A01847">
      <w:pPr>
        <w:pStyle w:val="Tese-Entrevistas"/>
      </w:pPr>
      <w:r w:rsidRPr="0050469B">
        <w:t>Answer: It has to be, because there are always people involved, so new things will show up. Always new variables will come, people are unknown.</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9) How to document and deliver PoC results?</w:t>
      </w:r>
    </w:p>
    <w:p w14:paraId="7DFFC392" w14:textId="77777777" w:rsidR="00AC426F" w:rsidRPr="0050469B" w:rsidRDefault="00AC426F" w:rsidP="00A01847">
      <w:pPr>
        <w:pStyle w:val="Tese-Entrevistas"/>
      </w:pPr>
      <w:r w:rsidRPr="0050469B">
        <w:t>I don’t have experience delivering PoC results, because usually I just participate building a PoC, but what I have seen, I think the best way should be comparing what they (customer) have asked to test with what they have got in a real PoC situation. Comparing things is a great way, associated with a presentation.</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10) How do you evaluate whether there was an understanding of PoC results?</w:t>
      </w:r>
    </w:p>
    <w:p w14:paraId="313EC126" w14:textId="77777777" w:rsidR="00AC426F" w:rsidRPr="0050469B" w:rsidRDefault="00AC426F" w:rsidP="00A01847">
      <w:pPr>
        <w:pStyle w:val="Tese-Entrevistas"/>
      </w:pPr>
      <w:r w:rsidRPr="0050469B">
        <w:t>It is another conversation, I mean, it is the concluding conversation. Always, they (customer) will understand more at the end of a PoC rather than the beginning.</w:t>
      </w:r>
    </w:p>
    <w:p w14:paraId="4F84AB31" w14:textId="77777777" w:rsidR="00AC426F" w:rsidRPr="0050469B" w:rsidRDefault="00AC426F" w:rsidP="00A01847">
      <w:pPr>
        <w:pStyle w:val="Tese-Entrevistas"/>
      </w:pPr>
      <w:r w:rsidRPr="0050469B">
        <w:t xml:space="preserve">The interview asked: How about other people which were not involved in that conversation? For example, a different customer or person in the same organization got the PoC results, but they did not participate of the PoC process neither the concluding conversation. How to create a documentation of the PoC results to facilitate their understanding? </w:t>
      </w:r>
    </w:p>
    <w:p w14:paraId="2FA84F38" w14:textId="77777777" w:rsidR="00AC426F" w:rsidRPr="0050469B" w:rsidRDefault="00AC426F" w:rsidP="00A01847">
      <w:pPr>
        <w:pStyle w:val="Tese-Entrevistas"/>
      </w:pPr>
      <w:r w:rsidRPr="0050469B">
        <w:t>This is a really hard question, because you don’t know what will make them to understand. You could write a technical paper, but some people may not understand it. Too many variables.</w:t>
      </w:r>
    </w:p>
    <w:p w14:paraId="66F3D7B5" w14:textId="77777777" w:rsidR="00AC426F" w:rsidRPr="0050469B" w:rsidRDefault="00AC426F" w:rsidP="00A01847">
      <w:pPr>
        <w:pStyle w:val="Tese-Entrevistas"/>
      </w:pPr>
      <w:r w:rsidRPr="0050469B">
        <w:t>The interview asked: What do you mean by “too many variables”?</w:t>
      </w:r>
    </w:p>
    <w:p w14:paraId="33A715B8" w14:textId="77777777" w:rsidR="00AC426F" w:rsidRPr="0050469B" w:rsidRDefault="00AC426F" w:rsidP="00A01847">
      <w:pPr>
        <w:pStyle w:val="Tese-Entrevistas"/>
      </w:pPr>
      <w:r w:rsidRPr="0050469B">
        <w:t xml:space="preserve">People are the variables. </w:t>
      </w:r>
    </w:p>
    <w:p w14:paraId="2BF8FAF4" w14:textId="77777777" w:rsidR="00AC426F" w:rsidRPr="0050469B" w:rsidRDefault="00AC426F" w:rsidP="00A01847">
      <w:pPr>
        <w:pStyle w:val="Tese-Entrevistas"/>
      </w:pPr>
      <w:r w:rsidRPr="0050469B">
        <w:t>The interview asked: How about variables happening through the PoC process?</w:t>
      </w:r>
    </w:p>
    <w:p w14:paraId="09C02495" w14:textId="77777777" w:rsidR="00AC426F" w:rsidRPr="0050469B" w:rsidRDefault="00AC426F" w:rsidP="00A01847">
      <w:pPr>
        <w:pStyle w:val="Tese-Entrevistas"/>
      </w:pPr>
      <w:r w:rsidRPr="0050469B">
        <w:t>The interview asked: We control those variables. You can teach the people how to understand it. I mean, you can correlate the variables during the PoC process in the way they could understand. The problem that people understand in different ways.</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r w:rsidRPr="0050469B">
        <w:t>Narrative: Please describe a PoC that you have participated.</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hich I would like to highlight was a PoC initiated by Mr. Wimp (Solutions Architect) [fictitious name] from the IT reseller IT Experts. Mr. Wimp requested a PoC with a focus on performance and specifically requested four storage systems for this PoC. During the conversation with Mr. Wimp, the PoC specialist Mr. Lexis Ludovic [fictitious name] and I (omitted the name) asked what the technical reason to request specifically four storage systems? Mr. Wimp answered this was a customer requirement, without any further explanation. After many discussions, the PoC has started. In this particular case, I have never worked with this particular technology, and it was a challenge to deal with new stuff that I have never worked before. I spend more time doing this build because I did not have practice and experience with this technology. </w:t>
      </w:r>
    </w:p>
    <w:p w14:paraId="2FEAE7B9" w14:textId="77777777" w:rsidR="00AC426F" w:rsidRPr="0050469B" w:rsidRDefault="00AC426F" w:rsidP="00A01847">
      <w:pPr>
        <w:pStyle w:val="Tese-Entrevistas"/>
      </w:pPr>
      <w:r w:rsidRPr="0050469B">
        <w:lastRenderedPageBreak/>
        <w:t>After we build, Mr. Wimp told us he was going to work directly with the customer to run the PoC, in other words, executing all tests in the PoC. During the execution, Mr. Wimp contacted the PoC specialist Mr. Lexis Ludovic requesting to make changes in the PoC, mainly adding more servers and change some specific artifacts in the technology. I realized the customer and Mr. Wimp, both did not have the experience to run a PoC, and we (myself and Mr. Lexis Ludovic) needed to be close to them guiding them how to do do it properly.</w:t>
      </w:r>
    </w:p>
    <w:p w14:paraId="61C86EFC" w14:textId="77777777" w:rsidR="00AC426F" w:rsidRPr="0050469B" w:rsidRDefault="00AC426F" w:rsidP="00A01847">
      <w:pPr>
        <w:pStyle w:val="Tese-Entrevistas"/>
      </w:pPr>
      <w:r w:rsidRPr="0050469B">
        <w:t>After the results with all four storage systems, they asked is to lower the number of systems, as we have suggested prior. Thus, we have asked them why are they asking now to lower the number of systems? They answered, “now, we want to see it.” They requested specifically to tear down the whole environment and build a solution with two storage systems only. Mr. Lexis Ludovic has asked them why not to use only half of the storage systems? In other words, they have four storage systems available, just use two of them.</w:t>
      </w:r>
    </w:p>
    <w:p w14:paraId="6156A987" w14:textId="77777777" w:rsidR="00AC426F" w:rsidRPr="0050469B" w:rsidRDefault="00AC426F" w:rsidP="00A01847">
      <w:pPr>
        <w:pStyle w:val="Tese-Entrevistas"/>
      </w:pPr>
      <w:r w:rsidRPr="0050469B">
        <w:t>They did push back on it, and Mr. Lexis Ludovic emphasized said there was no technical reason for that. After many conversations, they finally agreed to run using half of the storage systems.</w:t>
      </w:r>
    </w:p>
    <w:p w14:paraId="54B27875" w14:textId="77777777" w:rsidR="00AC426F" w:rsidRPr="0050469B" w:rsidRDefault="00AC426F" w:rsidP="00A01847">
      <w:pPr>
        <w:pStyle w:val="Tese-Entrevistas"/>
      </w:pPr>
      <w:r w:rsidRPr="0050469B">
        <w:t xml:space="preserve">Also, another PoC to highlight was a PoC where the customer (I do not recall the name) would like to use a specific application to generate I/O against a storage subsystem, but they specifically requested to use with one LUN (Logical Unit Number) allocated. Mrs. Maria [fictitious name], a PoC specialist, needed to show (compare) the results with the application doing the tests with one LUN allocated versus the same application doing the tests with more than one LUN allocated, and also compare the results. The comparison helped the customer to understand that allocating more resources would be helpful and provide better results. Before the comparison, the customer was not even interested to hear, but when he saw the comparison and the proper explanation, the customer has changed his mind.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r w:rsidRPr="0050469B">
        <w:t>How long have you been working with IT? – 22 years</w:t>
      </w:r>
    </w:p>
    <w:p w14:paraId="3C284C75" w14:textId="77777777" w:rsidR="00AC426F" w:rsidRPr="0050469B" w:rsidRDefault="00AC426F" w:rsidP="00A01847">
      <w:pPr>
        <w:pStyle w:val="Tese-Entrevistas"/>
      </w:pPr>
      <w:r w:rsidRPr="0050469B">
        <w:t>How long have you been working with PoC? – 9 years (PoC participan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1) In your opinion what is a Proof of Concept (PoC)?</w:t>
      </w:r>
    </w:p>
    <w:p w14:paraId="53D42B45" w14:textId="77777777" w:rsidR="00AC426F" w:rsidRPr="0050469B" w:rsidRDefault="00AC426F" w:rsidP="00A01847">
      <w:pPr>
        <w:pStyle w:val="Tese-Entrevistas"/>
      </w:pPr>
      <w:r w:rsidRPr="0050469B">
        <w:t xml:space="preserve">I like to define a PoC as “it is marketing and sales making promises and customers use a PoC to make sure those promises are true or not.” A PoC it is a group of tests to whatever customers want to prove and test to make sure what they are going to buy works or not.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Describe the goals or what you expect from a PoC? </w:t>
      </w:r>
    </w:p>
    <w:p w14:paraId="5D2BBCFF" w14:textId="77777777" w:rsidR="00AC426F" w:rsidRPr="0050469B" w:rsidRDefault="00AC426F" w:rsidP="00A01847">
      <w:pPr>
        <w:pStyle w:val="Tese-Entrevistas"/>
      </w:pPr>
      <w:r w:rsidRPr="0050469B">
        <w:t xml:space="preserve">The goals of a PoC is “to prove” to a customer how the equipment or a specific feature works, for example, resilience tests against network equipment. You can compare a PoC as a test drive when you are looking to buy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3) What are the challenges of a PoC?</w:t>
      </w:r>
    </w:p>
    <w:p w14:paraId="5C3EF051" w14:textId="77777777" w:rsidR="00AC426F" w:rsidRPr="0050469B" w:rsidRDefault="00AC426F" w:rsidP="00A01847">
      <w:pPr>
        <w:pStyle w:val="Tese-Entrevistas"/>
      </w:pPr>
      <w:r w:rsidRPr="0050469B">
        <w:t xml:space="preserve">The challenges are related to the knowledge of each area in the PoC. I build PoC, so the challenge for me is to look for the right equipment to build. For the PoC specialist, I understand the challenge is related to the knowledge about the practice to execute and demonstrate the technology under test for other participants in the PoC. Even though, after you have done everything right, you may still get issues with the technology and elements used in a PoC, as software bugs, power goes out of the building, among others.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4) What are the elements in a PoC?</w:t>
      </w:r>
    </w:p>
    <w:p w14:paraId="339EE173" w14:textId="77777777" w:rsidR="00AC426F" w:rsidRPr="0050469B" w:rsidRDefault="00AC426F" w:rsidP="00A01847">
      <w:pPr>
        <w:pStyle w:val="Tese-Entrevistas"/>
      </w:pPr>
      <w:r w:rsidRPr="0050469B">
        <w:t>Hardware, software, networking, documentation, and select and put all your tools in place before building the PoC. Also, people who may influence the execution of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5) Briefly describe the methodology you follow in a PoC?</w:t>
      </w:r>
    </w:p>
    <w:p w14:paraId="45BFDA54" w14:textId="77777777" w:rsidR="00AC426F" w:rsidRPr="0050469B" w:rsidRDefault="00AC426F" w:rsidP="00A01847">
      <w:pPr>
        <w:pStyle w:val="Tese-Entrevistas"/>
      </w:pPr>
      <w:r w:rsidRPr="0050469B">
        <w:lastRenderedPageBreak/>
        <w:t>First, I need to make sure I correctly understand what I am supposed to do (building a PoC). If I am not sure, I put in a graphical way with many details as possible to make sure I understood all the specific requirements. Then, I work to find the right equipment to start building the PoC. After that, I started to document everything to make it easier to look and troubleshoot later, if I have to. During the building process, I start with the steps which take more time, and in parallel, I start doing other activities needed in the PoC. Time is efficiency.</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6) How do you know if someone has adequate knowledge to (execute or understand) a PoC?</w:t>
      </w:r>
    </w:p>
    <w:p w14:paraId="7656C6D2" w14:textId="77777777" w:rsidR="00AC426F" w:rsidRPr="0050469B" w:rsidRDefault="00AC426F" w:rsidP="00A01847">
      <w:pPr>
        <w:pStyle w:val="Tese-Entrevistas"/>
      </w:pPr>
      <w:r w:rsidRPr="0050469B">
        <w:t xml:space="preserve">Well, you can tell by the questions they ask or by the questions they don’t ask, also by the comments they make. </w:t>
      </w:r>
    </w:p>
    <w:p w14:paraId="7A166690" w14:textId="77777777" w:rsidR="00AC426F" w:rsidRPr="0050469B" w:rsidRDefault="00AC426F" w:rsidP="00A01847">
      <w:pPr>
        <w:pStyle w:val="Tese-Entrevistas"/>
      </w:pPr>
      <w:r w:rsidRPr="0050469B">
        <w:t>The interview asked: How do you know? Can you please give me an example?</w:t>
      </w:r>
    </w:p>
    <w:p w14:paraId="4869A151" w14:textId="77777777" w:rsidR="00AC426F" w:rsidRPr="0050469B" w:rsidRDefault="00AC426F" w:rsidP="00A01847">
      <w:pPr>
        <w:pStyle w:val="Tese-Entrevistas"/>
      </w:pPr>
      <w:r w:rsidRPr="0050469B">
        <w:t>Answer: A few weeks ago, a customer was doing a PoC for resiliency tests, and they asked me to pull a power supply from the network equipment, and I did that. The customer did not understand why they were not getting the alerts on the equipment console immediately. Based on the question they asked, it was clear to me they did not quite have the “knowledge” to understand what exactly happened. The network equipment has redundant components for power supply, and just losing one power supply the alerts will only show up on the console around the 30th second after the failure detected.</w:t>
      </w:r>
    </w:p>
    <w:p w14:paraId="175E75C6" w14:textId="77777777" w:rsidR="00AC426F" w:rsidRPr="0050469B" w:rsidRDefault="00AC426F" w:rsidP="00A01847">
      <w:pPr>
        <w:pStyle w:val="Tese-Entrevistas"/>
      </w:pPr>
      <w:r w:rsidRPr="0050469B">
        <w:t>The interview asked: If you don’t know the answer to some questions they have asked, How do you know if they have or not the adequate knowledge?</w:t>
      </w:r>
    </w:p>
    <w:p w14:paraId="1DD8DC23" w14:textId="77777777" w:rsidR="00AC426F" w:rsidRPr="0050469B" w:rsidRDefault="00AC426F" w:rsidP="00A01847">
      <w:pPr>
        <w:pStyle w:val="Tese-Entrevistas"/>
      </w:pPr>
      <w:r w:rsidRPr="0050469B">
        <w:t xml:space="preserve">Answer: Sometimes, people pretend to know something just to look smart in front of others.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7) How do you know if the participants during the PoC are acquiring some knowledge?</w:t>
      </w:r>
    </w:p>
    <w:p w14:paraId="74750212" w14:textId="77777777" w:rsidR="00AC426F" w:rsidRPr="0050469B" w:rsidRDefault="00AC426F" w:rsidP="00A01847">
      <w:pPr>
        <w:pStyle w:val="Tese-Entrevistas"/>
      </w:pPr>
      <w:r w:rsidRPr="0050469B">
        <w:t xml:space="preserve">Usually by the comments they make. I also make sure to recheck with them every time, for example, when I am building a PoC. Also, I always ask questions to make sure we are on the same page before I move on with other assignments in the PoC building process.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8) During the execution of a PoC, how to act in the face of some changes in the PoC context, such as requirements, elements, unexpected results, etc.</w:t>
      </w:r>
    </w:p>
    <w:p w14:paraId="5AC46956" w14:textId="77777777" w:rsidR="00AC426F" w:rsidRPr="0050469B" w:rsidRDefault="00AC426F" w:rsidP="00A01847">
      <w:pPr>
        <w:pStyle w:val="Tese-Entrevistas"/>
      </w:pPr>
      <w:r w:rsidRPr="0050469B">
        <w:t xml:space="preserve">Changes always happen during the execution of a PoC (i.e., the technology may change during the execution of a PoC). For unexpected results, first I check everything to make sure everything is built as it is supposed to be. </w:t>
      </w:r>
    </w:p>
    <w:p w14:paraId="3C0A011A" w14:textId="77777777" w:rsidR="00AC426F" w:rsidRPr="0050469B" w:rsidRDefault="00AC426F" w:rsidP="00A01847">
      <w:pPr>
        <w:pStyle w:val="Tese-Entrevistas"/>
      </w:pPr>
      <w:r w:rsidRPr="0050469B">
        <w:t>The interview asked: How do you check?</w:t>
      </w:r>
    </w:p>
    <w:p w14:paraId="66D91BC2" w14:textId="77777777" w:rsidR="00AC426F" w:rsidRPr="0050469B" w:rsidRDefault="00AC426F" w:rsidP="00A01847">
      <w:pPr>
        <w:pStyle w:val="Tese-Entrevistas"/>
      </w:pPr>
      <w:r w:rsidRPr="0050469B">
        <w:t xml:space="preserve">Answer: I make sure everything follows a pattern, in other words, I follow the documentation. Also, if needed, I ask a co-worker to re-check to make sure I did not make any mistakes. Also, I use my own experience about successful PoCs that I’ve built, and I apply as much as possible to the new ones. I compare different elements and technologies (i.e., different operating systems) to compare if the results will be different or stay the same. Making comparisons help to identify different behaviors which may contribute to different situations, as problems, new scenarios, among others.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9) How to document and deliver PoC results?</w:t>
      </w:r>
    </w:p>
    <w:p w14:paraId="1B989F9C" w14:textId="77777777" w:rsidR="00AC426F" w:rsidRPr="0050469B" w:rsidRDefault="00AC426F" w:rsidP="00A01847">
      <w:pPr>
        <w:pStyle w:val="Tese-Entrevistas"/>
      </w:pPr>
      <w:r w:rsidRPr="0050469B">
        <w:t>It depends on the tests required and used in the PoC. I started with the PoC test plan which was at the beginning of the PoC, and I use it as a baseline to document and deliver the PoC results.</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The interview asked: What is a test plan?</w:t>
      </w:r>
    </w:p>
    <w:p w14:paraId="1E5DDA4C" w14:textId="77777777" w:rsidR="00AC426F" w:rsidRPr="0050469B" w:rsidRDefault="00AC426F" w:rsidP="00A01847">
      <w:pPr>
        <w:pStyle w:val="Tese-Entrevistas"/>
      </w:pPr>
      <w:r w:rsidRPr="0050469B">
        <w:t>Answer: It is basically what the customer wants to test in a PoC.</w:t>
      </w:r>
    </w:p>
    <w:p w14:paraId="118C4BF0" w14:textId="77777777" w:rsidR="00AC426F" w:rsidRPr="0050469B" w:rsidRDefault="00AC426F" w:rsidP="00A01847">
      <w:pPr>
        <w:pStyle w:val="Tese-Entrevistas"/>
      </w:pPr>
      <w:r w:rsidRPr="0050469B">
        <w:t>The interview asked: Could the test plan change during the PoC?</w:t>
      </w:r>
    </w:p>
    <w:p w14:paraId="4E49DDC0" w14:textId="77777777" w:rsidR="00AC426F" w:rsidRPr="0050469B" w:rsidRDefault="00AC426F" w:rsidP="00A01847">
      <w:pPr>
        <w:pStyle w:val="Tese-Entrevistas"/>
      </w:pPr>
      <w:r w:rsidRPr="0050469B">
        <w:t xml:space="preserve">Answer: To a certain degree, yes. After executing some tests, a customer could ask to change some parameters of these tests to analyze different behaviors of the equipment with the new parameters requested.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10) How do you evaluate whether there was an understanding of PoC results?</w:t>
      </w:r>
    </w:p>
    <w:p w14:paraId="1EE3CBAF" w14:textId="77777777" w:rsidR="00AC426F" w:rsidRPr="0050469B" w:rsidRDefault="00AC426F" w:rsidP="00A01847">
      <w:pPr>
        <w:pStyle w:val="Tese-Entrevistas"/>
      </w:pPr>
      <w:r w:rsidRPr="0050469B">
        <w:t>You ask them during the final conversation. You can also tell by the questions they ask. Sometimes if they ask if the equipment will come “in purple”, you know they did not understand quite well the results.</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The interview asked: How about other people which was not in that conversation?</w:t>
      </w:r>
    </w:p>
    <w:p w14:paraId="7AFC2C77" w14:textId="77777777" w:rsidR="00AC426F" w:rsidRPr="0050469B" w:rsidRDefault="00AC426F" w:rsidP="00A01847">
      <w:pPr>
        <w:pStyle w:val="Tese-Entrevistas"/>
      </w:pPr>
      <w:r w:rsidRPr="0050469B">
        <w:t>Answer: I don’t know, the only way to find out is to talk to them.</w:t>
      </w:r>
    </w:p>
    <w:p w14:paraId="3742D90A" w14:textId="77777777" w:rsidR="00AC426F" w:rsidRPr="0050469B" w:rsidRDefault="00AC426F" w:rsidP="00A01847">
      <w:pPr>
        <w:pStyle w:val="Tese-Entrevistas"/>
      </w:pPr>
      <w:r w:rsidRPr="0050469B">
        <w:t>The interview asked: Based on your answer, you believe to understand the final results of a PoC, the results should be contextualized and explained in a conversation with all participants?</w:t>
      </w:r>
    </w:p>
    <w:p w14:paraId="1A8D23FC" w14:textId="77777777" w:rsidR="00AC426F" w:rsidRPr="0050469B" w:rsidRDefault="00AC426F" w:rsidP="00A01847">
      <w:pPr>
        <w:pStyle w:val="Tese-Entrevistas"/>
      </w:pPr>
      <w:r w:rsidRPr="0050469B">
        <w:t>Answer: Yes. Even with a very detailed report, they might not understand the whole context and all variables involved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restor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pr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Resposta: É um processo, que vai depender inevitavelmente de um conhecimento prévio. O especialista em PoC têm que possuir um pre-req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Têm que documentar tudo. Tudo que for executado, gerar evidências, como por exemplo: print screen,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O entrevistador fez a seguinte pergunta: Existem vários relatórios de PoC, como por exemplo, technical reports disponíveis pelos fabricantes. Como você avalia em geral esses reports?</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possuia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O equipamento foi enviado e instalado seguindo as melhores práticas e o cliente executou a PoC em nosso equipamento. Depois de algumas semanas, fomos convocados para uma reunião aond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r w:rsidRPr="0050469B">
        <w:rPr>
          <w:i/>
          <w:iCs/>
        </w:rPr>
        <w:t>subset</w:t>
      </w:r>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idl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r w:rsidRPr="0050469B">
        <w:rPr>
          <w:i/>
          <w:iCs/>
        </w:rPr>
        <w:t>bottleneck</w:t>
      </w:r>
      <w:r w:rsidRPr="0050469B">
        <w:t>) estava na CPU do servidor e não no sistema de armazenamento, gerando assim uma falsa impressão qu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idéia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tuning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pré-validação,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apresentação dos resultados, onde seria feita um confrontamento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ajuda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r w:rsidRPr="0050469B">
        <w:rPr>
          <w:i/>
          <w:iCs/>
        </w:rPr>
        <w:t>template</w:t>
      </w:r>
      <w:r w:rsidRPr="0050469B">
        <w:t xml:space="preserve"> contemplando todas as fases da PoC, desde a primeira fase até a fase final, principalmente destacando o confrontamento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Eu acho que a maneira como você estrutura e padroniza o templat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items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do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Para ter sucesso, a gente (quem está executando e participando do lado do fabricante, integrador de soluções ou revenda) precisa ter a certeza qu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solução de problemas (mais específico), onde basicamente eu preciso entender do problema para poder resolve-lo,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retro-alimentação,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porqu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confrontamento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r w:rsidR="00AC426F" w:rsidRPr="0050469B">
        <w:t xml:space="preserve">anonimizado) entrou em contato comigo Edson </w:t>
      </w:r>
      <w:r w:rsidR="002345C7" w:rsidRPr="0050469B">
        <w:t>Arantes</w:t>
      </w:r>
      <w:r w:rsidR="00AC426F" w:rsidRPr="0050469B">
        <w:t xml:space="preserve"> (diretor de soluções) </w:t>
      </w:r>
      <w:r w:rsidR="002345C7" w:rsidRPr="0050469B">
        <w:t xml:space="preserve">) [nome fictício] </w:t>
      </w:r>
      <w:r w:rsidR="00AC426F" w:rsidRPr="0050469B">
        <w:t>do integrador TechSoL</w:t>
      </w:r>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mesma forma, o órgão em questão possui um sistema de armazenamento do fabricante YadaIO</w:t>
      </w:r>
      <w:r w:rsidR="002345C7" w:rsidRPr="0050469B">
        <w:t xml:space="preserve"> [nome fictício] e</w:t>
      </w:r>
      <w:r w:rsidRPr="0050469B">
        <w:t xml:space="preserve"> modelo Yada10</w:t>
      </w:r>
      <w:r w:rsidR="002345C7" w:rsidRPr="0050469B">
        <w:t xml:space="preserve"> [nome fictício] </w:t>
      </w:r>
      <w:r w:rsidRPr="0050469B">
        <w:t>que é um modelo baseado na tecnologia Fibre Channel.</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da empresa multinacional YipeStorage+</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Hu</w:t>
      </w:r>
      <w:r w:rsidR="002345C7" w:rsidRPr="0050469B">
        <w:t>l</w:t>
      </w:r>
      <w:r w:rsidRPr="0050469B">
        <w:t xml:space="preserve">k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Mesmo com a nossa insistência em acompanhar todos os momentos da PoC, o senhor Severino Hu</w:t>
      </w:r>
      <w:r w:rsidR="002345C7" w:rsidRPr="0050469B">
        <w:t>l</w:t>
      </w:r>
      <w:r w:rsidRPr="0050469B">
        <w:t>k mencionou por várias vezes que não precisava de nenhuma ajuda pois conhecia muito bem a tecnologia e se sentia muito confortável em rodar todos os testes. Durante a execução dos testes, fomos convocados (com tom de urgência) pelo senhor Benedito para uma reunião (</w:t>
      </w:r>
      <w:r w:rsidRPr="0050469B">
        <w:rPr>
          <w:i/>
          <w:iCs/>
        </w:rPr>
        <w:t>war room</w:t>
      </w:r>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recebi essa notícia como um choque, pois temos outros clientes utilizando essa mesma tecnologia e não apresentaram nenhum tipo de problema. Depois de uma investigação mais minuciosa, entendemos que o senhor Severino Hu</w:t>
      </w:r>
      <w:r w:rsidR="002345C7" w:rsidRPr="0050469B">
        <w:t>l</w:t>
      </w:r>
      <w:r w:rsidRPr="0050469B">
        <w:t>k avaliou ambas soluções de armazenamento de dados (a solução existente versus a nova solução) utilizando um pacote de software específico do banco de dados chamado Winchester-IO-Generation</w:t>
      </w:r>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Procedural Language for SQL - Structured Query Language</w:t>
      </w:r>
      <w:r w:rsidRPr="0050469B">
        <w:t>) e tem como finalidade gerar uma carga de I/O (leitura e escrita) no banco de dados, apresentando no final os resultados de desempenho, tempo de resposta e outros. O senhor Severino Hu</w:t>
      </w:r>
      <w:r w:rsidR="002345C7" w:rsidRPr="0050469B">
        <w:t>l</w:t>
      </w:r>
      <w:r w:rsidRPr="0050469B">
        <w:t xml:space="preserve">k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Channel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convoquei minha equipe técnica aonde explicamos e discutimos com o senhor Severino Hu</w:t>
      </w:r>
      <w:r w:rsidR="002345C7" w:rsidRPr="0050469B">
        <w:t>l</w:t>
      </w:r>
      <w:r w:rsidRPr="0050469B">
        <w:t xml:space="preserve">k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Nós sugerimos a utilização de uma outra ferramenta de geração de desempenho para a comparação e encontramos uma forte resistência do senhor Severino Hu</w:t>
      </w:r>
      <w:r w:rsidR="002345C7" w:rsidRPr="0050469B">
        <w:t>l</w:t>
      </w:r>
      <w:r w:rsidRPr="0050469B">
        <w:t>k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Hu</w:t>
      </w:r>
      <w:r w:rsidR="002345C7" w:rsidRPr="0050469B">
        <w:t>l</w:t>
      </w:r>
      <w:r w:rsidRPr="0050469B">
        <w:t>k,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O entrevistador fez a seguinte pergunta: Voc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Resposta: Nesse caso sim. Eu acredito que existem certas atividades (se posso chamar assim) que normalmente são as mesmas, mas como se existissem sub-atividades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anonimizado) com esses parâmetros em específico, aond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aond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aond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r w:rsidRPr="0050469B">
        <w:t>How long have you been working with IT? </w:t>
      </w:r>
      <w:r w:rsidR="00D22958" w:rsidRPr="0050469B">
        <w:t xml:space="preserve">– </w:t>
      </w:r>
      <w:r w:rsidRPr="0050469B">
        <w:t>23 years</w:t>
      </w:r>
    </w:p>
    <w:p w14:paraId="39FEF785" w14:textId="753905AB" w:rsidR="00AC426F" w:rsidRPr="0050469B" w:rsidRDefault="00AC426F" w:rsidP="00A01847">
      <w:pPr>
        <w:pStyle w:val="Tese-Entrevistas"/>
      </w:pPr>
      <w:r w:rsidRPr="0050469B">
        <w:t>How long have you been working with PoC?</w:t>
      </w:r>
      <w:r w:rsidR="00D22958" w:rsidRPr="0050469B">
        <w:t xml:space="preserve"> – </w:t>
      </w:r>
      <w:r w:rsidRPr="0050469B">
        <w:t>13 years (</w:t>
      </w:r>
      <w:r w:rsidR="00D22958" w:rsidRPr="0050469B">
        <w:t xml:space="preserve">PoC </w:t>
      </w:r>
      <w:r w:rsidRPr="0050469B">
        <w:t>specialis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1) In your opinion what is a Proof of Concept (PoC)?</w:t>
      </w:r>
    </w:p>
    <w:p w14:paraId="1739A9FB" w14:textId="7FC234DD" w:rsidR="00AC426F" w:rsidRPr="0050469B" w:rsidRDefault="00AC426F" w:rsidP="00A01847">
      <w:pPr>
        <w:pStyle w:val="Tese-Entrevistas"/>
      </w:pPr>
      <w:r w:rsidRPr="0050469B">
        <w:t>Based on my experience as a consultant architect and PoC specialist, a PoC is all about creating artifacts aiming to provide scientific results, going through some procedures based on customer</w:t>
      </w:r>
      <w:r w:rsidR="00D22958" w:rsidRPr="0050469B">
        <w:t>’</w:t>
      </w:r>
      <w:r w:rsidRPr="0050469B">
        <w:t>s guidelines, where the artifact from customer A is different than customer B.</w:t>
      </w:r>
    </w:p>
    <w:p w14:paraId="5C6E6280" w14:textId="511ED11E" w:rsidR="00AC426F" w:rsidRPr="0050469B" w:rsidRDefault="00AC426F" w:rsidP="00A01847">
      <w:pPr>
        <w:pStyle w:val="Tese-Entrevistas"/>
      </w:pPr>
      <w:r w:rsidRPr="0050469B">
        <w:t>The interview asked: Could you please elaborate about artifacts? Could you also please give me an example?</w:t>
      </w:r>
    </w:p>
    <w:p w14:paraId="6883F7A9" w14:textId="63EB567E" w:rsidR="00AC426F" w:rsidRPr="0050469B" w:rsidRDefault="00AC426F" w:rsidP="00A01847">
      <w:pPr>
        <w:pStyle w:val="Tese-Entrevistas"/>
      </w:pPr>
      <w:r w:rsidRPr="0050469B">
        <w:t>Answer: In IT terminology, artifacts are something that could be related with any element in the PoC, such as a database, a response time for an I/O, a software, parameters in the software, among others. The only way to test and validate the artifacts is to create a methodology to explore, reflect, and understand how those artifacts and their combination could provide the proper knowledge to people involved in the PoC. Thus, an artifact is basically a combination of elements which is present in the PoC. In the PoC, there could be more than one artifact.</w:t>
      </w:r>
    </w:p>
    <w:p w14:paraId="6AD61DBB" w14:textId="0D2F6E78" w:rsidR="00AC426F" w:rsidRPr="0050469B" w:rsidRDefault="00AC426F" w:rsidP="00A01847">
      <w:pPr>
        <w:pStyle w:val="Tese-Entrevistas"/>
      </w:pPr>
      <w:r w:rsidRPr="0050469B">
        <w:t>The interview asked: If I understood correctly based on your previous answers, a PoC could have hundred of artifacts aiming to create some knowledge based on a study of these artifacts and their combinations, which could change during the PoC or PoC to PoC. Do you agree with my understanding?</w:t>
      </w:r>
    </w:p>
    <w:p w14:paraId="333F803A" w14:textId="3DD66D5E" w:rsidR="00AC426F" w:rsidRPr="0050469B" w:rsidRDefault="00D22958" w:rsidP="00A01847">
      <w:pPr>
        <w:pStyle w:val="Tese-Entrevistas"/>
      </w:pPr>
      <w:r w:rsidRPr="0050469B">
        <w:t xml:space="preserve">Answer: </w:t>
      </w:r>
      <w:r w:rsidR="00AC426F" w:rsidRPr="0050469B">
        <w:t>Fundamentally yes.</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2) Describe the goals or what you expect from a PoC?</w:t>
      </w:r>
    </w:p>
    <w:p w14:paraId="619D2A06" w14:textId="156B2C01" w:rsidR="00AC426F" w:rsidRPr="0050469B" w:rsidRDefault="00AC426F" w:rsidP="00A01847">
      <w:pPr>
        <w:pStyle w:val="Tese-Entrevistas"/>
      </w:pPr>
      <w:r w:rsidRPr="0050469B">
        <w:t xml:space="preserve">It depends on the customer requirements. Before you start a PoC, you (as a PoC specialist) need to ask the customer, what is the goal of the PoC? What are they (customer) expecting to see? I also have seen different things (outside the technical world) happen in the PoC and affect the results (i.e., change in the infrastructure, budget, people influence, among others), or at least, how they </w:t>
      </w:r>
      <w:r w:rsidR="00D22958" w:rsidRPr="0050469B">
        <w:t>“</w:t>
      </w:r>
      <w:r w:rsidRPr="0050469B">
        <w:t>see</w:t>
      </w:r>
      <w:r w:rsidR="00D22958" w:rsidRPr="0050469B">
        <w:t>”</w:t>
      </w:r>
      <w:r w:rsidRPr="0050469B">
        <w:t xml:space="preserve"> the results. Having an understanding about the customer </w:t>
      </w:r>
      <w:r w:rsidRPr="0050469B">
        <w:lastRenderedPageBreak/>
        <w:t>requirements is really important in the PoC, where who is leading the conversation with the customer should guide them and understand what a success is or not for the PoC.</w:t>
      </w:r>
    </w:p>
    <w:p w14:paraId="656213ED" w14:textId="122D2B35" w:rsidR="00AC426F" w:rsidRPr="0050469B" w:rsidRDefault="00AC426F" w:rsidP="00A01847">
      <w:pPr>
        <w:pStyle w:val="Tese-Entrevistas"/>
      </w:pPr>
      <w:r w:rsidRPr="0050469B">
        <w:t>The interview asked: You mentioned about customer</w:t>
      </w:r>
      <w:r w:rsidR="00D22958" w:rsidRPr="0050469B">
        <w:t>’</w:t>
      </w:r>
      <w:r w:rsidRPr="0050469B">
        <w:t>s requirements, but you have also mentioned there are many artifacts in the PoC. Also, you mentioned about artifacts and their combinations, and I understood these artifacts could have a lot of mutation depending on the tests to be executed in a PoC. Do you believe the requirements could change during the PoC execution or the requirements will never change?</w:t>
      </w:r>
    </w:p>
    <w:p w14:paraId="59BDAFAB" w14:textId="77777777" w:rsidR="00AC426F" w:rsidRPr="0050469B" w:rsidRDefault="00AC426F" w:rsidP="00A01847">
      <w:pPr>
        <w:pStyle w:val="Tese-Entrevistas"/>
      </w:pPr>
      <w:r w:rsidRPr="0050469B">
        <w:t>Answer: It is possible to change. My experience tells me the way to get the requirement may change, but the requirement itself will not change.</w:t>
      </w:r>
    </w:p>
    <w:p w14:paraId="6E71F645" w14:textId="03273614" w:rsidR="00AC426F" w:rsidRPr="0050469B" w:rsidRDefault="00AC426F" w:rsidP="00A01847">
      <w:pPr>
        <w:pStyle w:val="Tese-Entrevistas"/>
      </w:pPr>
      <w:r w:rsidRPr="0050469B">
        <w:t>The interview asked: Assuming you have ten customers with ten different requirements, is there any way to know (from the perspective as a PoC specialist) the complete insight from each requirement and its relation with all artifacts?</w:t>
      </w:r>
    </w:p>
    <w:p w14:paraId="2501AFA7" w14:textId="77777777" w:rsidR="00AC426F" w:rsidRPr="0050469B" w:rsidRDefault="00AC426F" w:rsidP="00A01847">
      <w:pPr>
        <w:pStyle w:val="Tese-Entrevistas"/>
      </w:pPr>
      <w:r w:rsidRPr="0050469B">
        <w:t>Answer: No. There is no way to know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3) What are the challenges of a PoC?</w:t>
      </w:r>
    </w:p>
    <w:p w14:paraId="6502B7C5" w14:textId="74D1F6FB" w:rsidR="00AC426F" w:rsidRPr="0050469B" w:rsidRDefault="00AC426F" w:rsidP="00A01847">
      <w:pPr>
        <w:pStyle w:val="Tese-Entrevistas"/>
      </w:pPr>
      <w:r w:rsidRPr="0050469B">
        <w:t>The biggest challenge in PoC is that customers do not have a complete insight about the requirements itself.</w:t>
      </w:r>
    </w:p>
    <w:p w14:paraId="1F38FE0A" w14:textId="7931A5AC" w:rsidR="00AC426F" w:rsidRPr="0050469B" w:rsidRDefault="00AC426F" w:rsidP="00A01847">
      <w:pPr>
        <w:pStyle w:val="Tese-Entrevistas"/>
      </w:pPr>
      <w:r w:rsidRPr="0050469B">
        <w:t>The interview asked: But if they don</w:t>
      </w:r>
      <w:r w:rsidR="00D22958" w:rsidRPr="0050469B">
        <w:t>’</w:t>
      </w:r>
      <w:r w:rsidRPr="0050469B">
        <w:t>t have a complete insight, how do you act to guide them?</w:t>
      </w:r>
    </w:p>
    <w:p w14:paraId="254D2A9F" w14:textId="3A51E0CB" w:rsidR="00AC426F" w:rsidRPr="0050469B" w:rsidRDefault="00AC426F" w:rsidP="00A01847">
      <w:pPr>
        <w:pStyle w:val="Tese-Entrevistas"/>
      </w:pPr>
      <w:r w:rsidRPr="0050469B">
        <w:t>Answer: Here is the problem. The customer does not know that he/she has a problem, and usually is expecting us to solve that problem (and we don</w:t>
      </w:r>
      <w:r w:rsidR="00D22958" w:rsidRPr="0050469B">
        <w:t>’</w:t>
      </w:r>
      <w:r w:rsidRPr="0050469B">
        <w:t>t know what problem is). As we don</w:t>
      </w:r>
      <w:r w:rsidR="00D22958" w:rsidRPr="0050469B">
        <w:t>’</w:t>
      </w:r>
      <w:r w:rsidRPr="0050469B">
        <w:t>t know what is exactly the problem, we need to use our experience to try to extract as much information as we can from the customer, so we are always in an illusion we are going to fail when artifacts doesn’t completely align with the requirement.</w:t>
      </w:r>
    </w:p>
    <w:p w14:paraId="7BF9EF73" w14:textId="40219B6D" w:rsidR="00AC426F" w:rsidRPr="0050469B" w:rsidRDefault="00AC426F" w:rsidP="00A01847">
      <w:pPr>
        <w:pStyle w:val="Tese-Entrevistas"/>
      </w:pPr>
      <w:r w:rsidRPr="0050469B">
        <w:t>The interview asked: If I may, I would like to ask a provocative question. Based in other interviews, some PoC practitioners believe that a PoC is a process (sequence) with results which could fail or pass. I would like to get your perspective on it.</w:t>
      </w:r>
    </w:p>
    <w:p w14:paraId="1CF363B6" w14:textId="13CE57AD" w:rsidR="00AC426F" w:rsidRPr="0050469B" w:rsidRDefault="00AC426F" w:rsidP="00A01847">
      <w:pPr>
        <w:pStyle w:val="Tese-Entrevistas"/>
      </w:pPr>
      <w:r w:rsidRPr="0050469B">
        <w:t xml:space="preserve">Answer: Most of the people (participating in a PoC or executing a PoC) believe that a PoC is a process. I have been doing that for a long time and I have seen a lot of this. The way I see it (PoC) is a scientific experiment which results in an artifact where most of the guys that do PoC do not understand it. A PoC is not a process, but it is a scientific experiment, </w:t>
      </w:r>
      <w:r w:rsidRPr="0050469B">
        <w:lastRenderedPageBreak/>
        <w:t>(whether it is IT, medicine, making drugs) which results in artifacts. Process is a set of steps and a PoC is a scientific experiment which it is not just a “set of steps</w:t>
      </w:r>
      <w:r w:rsidR="00D22958" w:rsidRPr="0050469B">
        <w:t>”</w:t>
      </w:r>
      <w:r w:rsidRPr="0050469B">
        <w:t>.</w:t>
      </w:r>
    </w:p>
    <w:p w14:paraId="340A7823" w14:textId="1029E9C8" w:rsidR="00AC426F" w:rsidRPr="0050469B" w:rsidRDefault="00AC426F" w:rsidP="00A01847">
      <w:pPr>
        <w:pStyle w:val="Tese-Entrevistas"/>
      </w:pPr>
      <w:r w:rsidRPr="0050469B">
        <w:t>The interview asked: As you mentioned earlier about PoC results, do you believe the results in a PoC could be reproducible in a different PoC?</w:t>
      </w:r>
    </w:p>
    <w:p w14:paraId="3C26CB03" w14:textId="4BD00B71" w:rsidR="00AC426F" w:rsidRPr="0050469B" w:rsidRDefault="00D22958" w:rsidP="00A01847">
      <w:pPr>
        <w:pStyle w:val="Tese-Entrevistas"/>
      </w:pPr>
      <w:r w:rsidRPr="0050469B">
        <w:t xml:space="preserve">Answer: </w:t>
      </w:r>
      <w:r w:rsidR="00AC426F" w:rsidRPr="0050469B">
        <w:t>Yes, but the artifacts should be the same and also been reproducible.</w:t>
      </w:r>
    </w:p>
    <w:p w14:paraId="3BC6D974" w14:textId="78681CF3" w:rsidR="00AC426F" w:rsidRPr="0050469B" w:rsidRDefault="00AC426F" w:rsidP="00A01847">
      <w:pPr>
        <w:pStyle w:val="Tese-Entrevistas"/>
      </w:pPr>
      <w:r w:rsidRPr="0050469B">
        <w:t xml:space="preserve">The interview asked: What are the conditions to guarantee </w:t>
      </w:r>
      <w:r w:rsidR="00D22958" w:rsidRPr="0050469B">
        <w:t>having a</w:t>
      </w:r>
      <w:r w:rsidRPr="0050469B">
        <w:t xml:space="preserve"> PoC to be reproducible?</w:t>
      </w:r>
    </w:p>
    <w:p w14:paraId="56910152" w14:textId="77777777" w:rsidR="00AC426F" w:rsidRPr="0050469B" w:rsidRDefault="00AC426F" w:rsidP="00A01847">
      <w:pPr>
        <w:pStyle w:val="Tese-Entrevistas"/>
      </w:pPr>
      <w:r w:rsidRPr="0050469B">
        <w:t>Answer: when you have the exactly same elements, their combinations, the result should be the same.</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4) What are the elements in a PoC?</w:t>
      </w:r>
    </w:p>
    <w:p w14:paraId="66285492" w14:textId="77777777" w:rsidR="00AC426F" w:rsidRPr="0050469B" w:rsidRDefault="00AC426F" w:rsidP="00A01847">
      <w:pPr>
        <w:pStyle w:val="Tese-Entrevistas"/>
      </w:pPr>
      <w:r w:rsidRPr="0050469B">
        <w:t>I will include the people in the PoC (stakeholders), hardware, software, requirements. I just included hardware and software because I am assuming we are talking about PoC in an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5) Briefly describe the methodology you follow in a PoC?</w:t>
      </w:r>
    </w:p>
    <w:p w14:paraId="77A6D225" w14:textId="138596B8" w:rsidR="00AC426F" w:rsidRPr="0050469B" w:rsidRDefault="00AC426F" w:rsidP="00A01847">
      <w:pPr>
        <w:pStyle w:val="Tese-Entrevistas"/>
      </w:pPr>
      <w:r w:rsidRPr="0050469B">
        <w:t>First, as always, I get really adamant about following best practices (hardware and software) to prepare and install the infrastructure for the PoC. Second, I call as a basic test, which is a synthetic process to measure the infrastructure (without an application), it is like a plumbing work. After that, I start I add other elements (application requirements), which is mostly what customer should know</w:t>
      </w:r>
    </w:p>
    <w:p w14:paraId="7B6C028B" w14:textId="1005797B" w:rsidR="00AC426F" w:rsidRPr="0050469B" w:rsidRDefault="00AC426F" w:rsidP="00A01847">
      <w:pPr>
        <w:pStyle w:val="Tese-Entrevistas"/>
      </w:pPr>
      <w:r w:rsidRPr="0050469B">
        <w:t>The interview asked: How do you act when you talk to customers in the beginning of a PoC. What is your strategy in connecting all the requirements and translate them to a PoC?</w:t>
      </w:r>
    </w:p>
    <w:p w14:paraId="79AA8986" w14:textId="4F6EFE97" w:rsidR="00AC426F" w:rsidRPr="0050469B" w:rsidRDefault="00AC426F" w:rsidP="00A01847">
      <w:pPr>
        <w:pStyle w:val="Tese-Entrevistas"/>
      </w:pPr>
      <w:r w:rsidRPr="0050469B">
        <w:t xml:space="preserve">Answer: This is a tough question. Let me think a little bit... Personally, I listen to them and always ask what is the real pain point. I believe it is more important to address the pain point rather than the requirement. Also, when I look for an artifact I always try to mentalize what this artifact can </w:t>
      </w:r>
      <w:r w:rsidR="004F22CA" w:rsidRPr="0050469B">
        <w:t>do but</w:t>
      </w:r>
      <w:r w:rsidRPr="0050469B">
        <w:t xml:space="preserve"> I always reflect (with more attention) what this artifact cannot do (sometimes this is more important to know what it could do). The requirement should not be seem as passed or failed. This should be interpreted and translated, in other words, this should be analyzed in combination with the whole pain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6) How do you know if someone has adequate knowledge to (execute or understand) a PoC?</w:t>
      </w:r>
    </w:p>
    <w:p w14:paraId="3EB57B31" w14:textId="7C3738BC" w:rsidR="00AC426F" w:rsidRPr="0050469B" w:rsidRDefault="00AC426F" w:rsidP="00A01847">
      <w:pPr>
        <w:pStyle w:val="Tese-Entrevistas"/>
      </w:pPr>
      <w:r w:rsidRPr="0050469B">
        <w:t>Again this is a tough question. The way I feel when you work in a team is that people understand things different because they have a different perspective.</w:t>
      </w:r>
    </w:p>
    <w:p w14:paraId="6D13B080" w14:textId="25A6DE69" w:rsidR="00AC426F" w:rsidRPr="0050469B" w:rsidRDefault="00AC426F" w:rsidP="00A01847">
      <w:pPr>
        <w:pStyle w:val="Tese-Entrevistas"/>
      </w:pPr>
      <w:r w:rsidRPr="0050469B">
        <w:t>The interview asked: When you mentioned a different perspective, would you meant people could have different interpretation about what happened in a PoC and its results?</w:t>
      </w:r>
    </w:p>
    <w:p w14:paraId="27670527" w14:textId="77777777" w:rsidR="00AC426F" w:rsidRPr="0050469B" w:rsidRDefault="00AC426F" w:rsidP="00A01847">
      <w:pPr>
        <w:pStyle w:val="Tese-Entrevistas"/>
      </w:pPr>
      <w:r w:rsidRPr="0050469B">
        <w:t>Answer: Absolutely yes. The way I interpret results and other members interpret results could be the same (it is hard), slighted or completely different. But at the end of the day, if we could produce an artifact, usually will be understandable for others in th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7) How do you know if the participants during the PoC are acquiring some knowledge?</w:t>
      </w:r>
    </w:p>
    <w:p w14:paraId="41C50128" w14:textId="6CC09393" w:rsidR="00AC426F" w:rsidRPr="0050469B" w:rsidRDefault="00AC426F" w:rsidP="00A01847">
      <w:pPr>
        <w:pStyle w:val="Tese-Entrevistas"/>
      </w:pPr>
      <w:r w:rsidRPr="0050469B">
        <w:t>Answer: My experience with all PoC that I have participated so far, the stakeholders definitely gain knowledge as part of my execution because I always give them a complete insight what is going on the PoC.</w:t>
      </w:r>
    </w:p>
    <w:p w14:paraId="1373B7E8" w14:textId="648B5A1C" w:rsidR="00AC426F" w:rsidRPr="0050469B" w:rsidRDefault="00AC426F" w:rsidP="00A01847">
      <w:pPr>
        <w:pStyle w:val="Tese-Entrevistas"/>
      </w:pPr>
      <w:r w:rsidRPr="0050469B">
        <w:t>The interview asked: How are you able to accomplish that?</w:t>
      </w:r>
    </w:p>
    <w:p w14:paraId="59630BC8" w14:textId="77777777" w:rsidR="00AC426F" w:rsidRPr="0050469B" w:rsidRDefault="00AC426F" w:rsidP="00A01847">
      <w:pPr>
        <w:pStyle w:val="Tese-Entrevistas"/>
      </w:pPr>
      <w:r w:rsidRPr="0050469B">
        <w:t>Answer: First, I always try to have transparent communications because during the conversation in some cases, I could refine (or even (re)define) the requirements, because during the execution we (customer and PoC specialist) are getting knowledge (i.e., knowledge about the situations, combinations, artifacts, interaction with people, software, its combination, among others), especially with the combination of those artifacts, which usually is unique during a PoC execution.</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8) During the execution of a PoC, how to act in the face of some changes in the PoC context, such as requirements, elements, unexpected results, etc</w:t>
      </w:r>
      <w:r w:rsidR="00934605">
        <w:t>.</w:t>
      </w:r>
    </w:p>
    <w:p w14:paraId="78E18A52" w14:textId="71BFA0CD" w:rsidR="00AC426F" w:rsidRPr="0050469B" w:rsidRDefault="00AC426F" w:rsidP="00A01847">
      <w:pPr>
        <w:pStyle w:val="Tese-Entrevistas"/>
      </w:pPr>
      <w:r w:rsidRPr="0050469B">
        <w:t xml:space="preserve">Based on my experience, it is about trial and error. More than that, it is about having a clear understanding of every element and its combination (I know it is hard). A PoC in IT could have hundreds of different elements and combinations. I always try to understand clearly what is going on during the PoC execution, and I try to eliminate variables which are not </w:t>
      </w:r>
      <w:r w:rsidRPr="0050469B">
        <w:lastRenderedPageBreak/>
        <w:t>relevant and focus what is really important. I never thought how I do it, it is an intuitive process. It is the same when I drive my car. I don't think how to drive, I just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9) How to document and deliver PoC results?</w:t>
      </w:r>
    </w:p>
    <w:p w14:paraId="6C2172A9" w14:textId="666FDA72" w:rsidR="00AC426F" w:rsidRPr="0050469B" w:rsidRDefault="00AC426F" w:rsidP="00A01847">
      <w:pPr>
        <w:pStyle w:val="Tese-Entrevistas"/>
      </w:pPr>
      <w:r w:rsidRPr="0050469B">
        <w:t>This should be documented and written in the most direct way to justify the tests you (PoC specialist) did in the PoC. Also, it is important to highlight and explain what you (PoC specialist) have done to accomplish the conclusion showing the results of each test case. The customer defines the test case they want to see, and not you.</w:t>
      </w:r>
    </w:p>
    <w:p w14:paraId="492E1D9C" w14:textId="2FADB882" w:rsidR="00AC426F" w:rsidRPr="0050469B" w:rsidRDefault="00AC426F" w:rsidP="00A01847">
      <w:pPr>
        <w:pStyle w:val="Tese-Entrevistas"/>
      </w:pPr>
      <w:r w:rsidRPr="0050469B">
        <w:t>The interview asked: In a PoC, a customer has defined a specific test, and during the PoC execution you (PoC specialist) realized this specific test won</w:t>
      </w:r>
      <w:r w:rsidR="004F22CA" w:rsidRPr="0050469B">
        <w:t>’</w:t>
      </w:r>
      <w:r w:rsidRPr="0050469B">
        <w:t>t translate to customer</w:t>
      </w:r>
      <w:r w:rsidR="004F22CA" w:rsidRPr="0050469B">
        <w:t>’</w:t>
      </w:r>
      <w:r w:rsidRPr="0050469B">
        <w:t xml:space="preserve">s real situation. Going in more details now, for example, a customer X asked for their test case to use a generic I/O application to generate IO against the storage subsystem. During the execution, you have seem this particular tool generating data blocks with </w:t>
      </w:r>
      <w:r w:rsidR="004F22CA" w:rsidRPr="0050469B">
        <w:t>zeroes, which</w:t>
      </w:r>
      <w:r w:rsidRPr="0050469B">
        <w:t xml:space="preserve"> may not translated to a customer reality. How do you act in this case?</w:t>
      </w:r>
    </w:p>
    <w:p w14:paraId="0932D3ED" w14:textId="77777777" w:rsidR="00AC426F" w:rsidRPr="0050469B" w:rsidRDefault="00AC426F" w:rsidP="00A01847">
      <w:pPr>
        <w:pStyle w:val="Tese-Entrevistas"/>
      </w:pPr>
      <w:r w:rsidRPr="0050469B">
        <w:t>Answer: Always have transparent conversation. I would explain these elements may or may not produce an artifact that could be translated what customer wants. Maybe the customer wants to test a tool that generates only zeroes. If this is the case, it is OK, but everyone needs to be on the same page. There is no right or wrong, but maybe customer did not know about the behavior of that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10) How do you evaluate whether there was an understanding of PoC results?</w:t>
      </w:r>
    </w:p>
    <w:p w14:paraId="5A0A7D56" w14:textId="1853E7CD" w:rsidR="007D2656" w:rsidRPr="0050469B" w:rsidRDefault="00AC426F" w:rsidP="00A01847">
      <w:pPr>
        <w:pStyle w:val="Tese-Entrevistas"/>
      </w:pPr>
      <w:r w:rsidRPr="0050469B">
        <w:t>Usually after the PoC execution, there is a demo or presentation, it is like a discussion between the PoC specialist and customer about the outcome. The outcome (results) should be in a such way that – it should with the objectives in the PoC and results. The customer is going to see if that is going to meet the business requirement and the communication between all involved in the PoC should be completely transparent in the results.</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67" w:name="_Toc41897445"/>
      <w:bookmarkStart w:id="1868" w:name="_Toc68435655"/>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67"/>
      <w:bookmarkEnd w:id="1868"/>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68"/>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69"/>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70"/>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71"/>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72"/>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69" w:name="_Toc68435656"/>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69"/>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70"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r w:rsidRPr="000F41EB">
              <w:rPr>
                <w:b/>
                <w:bCs/>
                <w:sz w:val="22"/>
                <w:szCs w:val="22"/>
                <w:lang w:val="pt-BR"/>
              </w:rPr>
              <w:t>Name</w:t>
            </w:r>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r w:rsidRPr="000F41EB">
              <w:rPr>
                <w:b/>
                <w:bCs/>
                <w:sz w:val="22"/>
                <w:szCs w:val="22"/>
                <w:lang w:val="pt-BR"/>
              </w:rPr>
              <w:t>Group</w:t>
            </w:r>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Nome do grupo que o nó percente</w:t>
            </w:r>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r w:rsidRPr="000F41EB">
              <w:rPr>
                <w:b/>
                <w:bCs/>
                <w:sz w:val="22"/>
                <w:szCs w:val="22"/>
                <w:lang w:val="pt-BR"/>
              </w:rPr>
              <w:t>Value</w:t>
            </w:r>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70"/>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71" w:name="_Toc68435657"/>
      <w:r w:rsidRPr="0050469B">
        <w:rPr>
          <w:rFonts w:ascii="Gill Sans" w:hAnsi="Gill Sans" w:cs="Gill Sans"/>
          <w:b w:val="0"/>
          <w:color w:val="000000" w:themeColor="text1"/>
          <w:sz w:val="36"/>
          <w:szCs w:val="36"/>
          <w:lang w:val="pt-BR"/>
        </w:rPr>
        <w:lastRenderedPageBreak/>
        <w:t>A rede completa de conhecimento no contexto da PoC</w:t>
      </w:r>
      <w:bookmarkEnd w:id="1871"/>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E66A9" w14:textId="77777777" w:rsidR="00444C3F" w:rsidRDefault="00444C3F" w:rsidP="00DB0344">
      <w:r>
        <w:separator/>
      </w:r>
    </w:p>
    <w:p w14:paraId="1A8526DB" w14:textId="77777777" w:rsidR="00444C3F" w:rsidRDefault="00444C3F"/>
  </w:endnote>
  <w:endnote w:type="continuationSeparator" w:id="0">
    <w:p w14:paraId="381ED8B9" w14:textId="77777777" w:rsidR="00444C3F" w:rsidRDefault="00444C3F" w:rsidP="00DB0344">
      <w:r>
        <w:continuationSeparator/>
      </w:r>
    </w:p>
    <w:p w14:paraId="126D0CA0" w14:textId="77777777" w:rsidR="00444C3F" w:rsidRDefault="00444C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F93CC3" w:rsidRDefault="00F93CC3"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F93CC3" w:rsidRDefault="00F93CC3"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5D65D" w14:textId="77777777" w:rsidR="00F93CC3" w:rsidRDefault="00F93C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BD7C7" w14:textId="77777777" w:rsidR="00F93CC3" w:rsidRDefault="00F93C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F93CC3" w:rsidRDefault="00F93CC3"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F93CC3" w:rsidRDefault="00F93CC3"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F93CC3" w:rsidRDefault="00F93CC3"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F93CC3" w:rsidRDefault="00F93CC3"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F93CC3" w:rsidRDefault="00F93CC3"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F93CC3" w:rsidRDefault="00F93CC3"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591DF3" w14:textId="77777777" w:rsidR="00444C3F" w:rsidRDefault="00444C3F" w:rsidP="00DB0344">
      <w:r>
        <w:separator/>
      </w:r>
    </w:p>
  </w:footnote>
  <w:footnote w:type="continuationSeparator" w:id="0">
    <w:p w14:paraId="65695BC9" w14:textId="77777777" w:rsidR="00444C3F" w:rsidRDefault="00444C3F" w:rsidP="00DB0344">
      <w:r>
        <w:continuationSeparator/>
      </w:r>
    </w:p>
  </w:footnote>
  <w:footnote w:type="continuationNotice" w:id="1">
    <w:p w14:paraId="2D0794F8" w14:textId="77777777" w:rsidR="00444C3F" w:rsidRPr="00E4363C" w:rsidRDefault="00444C3F"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F93CC3" w:rsidRDefault="00F93CC3"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F93CC3" w:rsidRDefault="00F93CC3">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F93CC3" w:rsidRDefault="00F93CC3"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F93CC3" w:rsidRDefault="00F93CC3"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F93CC3" w:rsidRPr="002A7F45" w:rsidRDefault="00F93CC3"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F93CC3" w:rsidRPr="00517533" w:rsidRDefault="00F93CC3"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D0694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8A828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20C6A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F5E88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D6D2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9FCF7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C81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70D65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88748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36A1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microsoft.com/office/2007/relationships/hdphoto" Target="media/hdphoto7.wdp"/><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image" Target="media/image38.jpe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7.emf"/><Relationship Id="rId32" Type="http://schemas.microsoft.com/office/2007/relationships/hdphoto" Target="media/hdphoto2.wdp"/><Relationship Id="rId37" Type="http://schemas.openxmlformats.org/officeDocument/2006/relationships/image" Target="media/image16.png"/><Relationship Id="rId40" Type="http://schemas.microsoft.com/office/2007/relationships/hdphoto" Target="media/hdphoto6.wdp"/><Relationship Id="rId45" Type="http://schemas.openxmlformats.org/officeDocument/2006/relationships/image" Target="media/image20.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footer" Target="footer6.xml"/><Relationship Id="rId74" Type="http://schemas.microsoft.com/office/2007/relationships/hdphoto" Target="media/hdphoto11.wdp"/><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5.png"/><Relationship Id="rId43" Type="http://schemas.openxmlformats.org/officeDocument/2006/relationships/image" Target="media/image19.png"/><Relationship Id="rId48" Type="http://schemas.microsoft.com/office/2007/relationships/hdphoto" Target="media/hdphoto10.wdp"/><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39.jpeg"/><Relationship Id="rId8" Type="http://schemas.openxmlformats.org/officeDocument/2006/relationships/image" Target="media/image1.tiff"/><Relationship Id="rId51" Type="http://schemas.openxmlformats.org/officeDocument/2006/relationships/image" Target="media/image24.png"/><Relationship Id="rId72"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png"/><Relationship Id="rId33" Type="http://schemas.openxmlformats.org/officeDocument/2006/relationships/image" Target="media/image14.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32.png"/><Relationship Id="rId67" Type="http://schemas.openxmlformats.org/officeDocument/2006/relationships/footer" Target="footer7.xml"/><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0.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png"/><Relationship Id="rId36" Type="http://schemas.microsoft.com/office/2007/relationships/hdphoto" Target="media/hdphoto4.wdp"/><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eader" Target="header2.xml"/><Relationship Id="rId31" Type="http://schemas.openxmlformats.org/officeDocument/2006/relationships/image" Target="media/image13.png"/><Relationship Id="rId44" Type="http://schemas.microsoft.com/office/2007/relationships/hdphoto" Target="media/hdphoto8.wdp"/><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header" Target="header6.xml"/><Relationship Id="rId73"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7.png"/><Relationship Id="rId34" Type="http://schemas.microsoft.com/office/2007/relationships/hdphoto" Target="media/hdphoto3.wdp"/><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7635</Words>
  <Characters>328523</Characters>
  <Application>Microsoft Office Word</Application>
  <DocSecurity>0</DocSecurity>
  <Lines>2737</Lines>
  <Paragraphs>7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3853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7:35: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